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0A377A" w14:textId="77777777" w:rsidR="00E24A45" w:rsidRPr="00E24A45" w:rsidRDefault="00546229" w:rsidP="005A3C1A">
      <w:pPr>
        <w:widowControl/>
        <w:autoSpaceDE w:val="0"/>
        <w:autoSpaceDN w:val="0"/>
        <w:adjustRightInd w:val="0"/>
        <w:jc w:val="center"/>
        <w:rPr>
          <w:rFonts w:asciiTheme="minorEastAsia" w:hAnsiTheme="minorEastAsia" w:cs="Helvetica Neue"/>
          <w:b/>
          <w:color w:val="262626"/>
          <w:kern w:val="0"/>
          <w:sz w:val="28"/>
          <w:szCs w:val="28"/>
        </w:rPr>
      </w:pPr>
      <w:r w:rsidRPr="00E24A45">
        <w:rPr>
          <w:rFonts w:asciiTheme="minorEastAsia" w:hAnsiTheme="minorEastAsia" w:cs="Helvetica Neue"/>
          <w:b/>
          <w:color w:val="262626"/>
          <w:kern w:val="0"/>
          <w:sz w:val="28"/>
          <w:szCs w:val="28"/>
        </w:rPr>
        <w:t>華語流行音樂</w:t>
      </w:r>
      <w:r w:rsidR="00CC57B5">
        <w:rPr>
          <w:rFonts w:asciiTheme="minorEastAsia" w:hAnsiTheme="minorEastAsia" w:cs="Helvetica Neue" w:hint="eastAsia"/>
          <w:b/>
          <w:color w:val="262626"/>
          <w:kern w:val="0"/>
          <w:sz w:val="28"/>
          <w:szCs w:val="28"/>
        </w:rPr>
        <w:t>趨勢分析</w:t>
      </w:r>
      <w:r w:rsidR="00E24A45" w:rsidRPr="00E24A45">
        <w:rPr>
          <w:rFonts w:asciiTheme="minorEastAsia" w:hAnsiTheme="minorEastAsia" w:cs="Helvetica Neue" w:hint="eastAsia"/>
          <w:b/>
          <w:color w:val="262626"/>
          <w:kern w:val="0"/>
          <w:sz w:val="28"/>
          <w:szCs w:val="28"/>
        </w:rPr>
        <w:t>: 2005-2015</w:t>
      </w:r>
    </w:p>
    <w:p w14:paraId="31FF1CC9" w14:textId="77777777" w:rsidR="00E24A45" w:rsidRPr="00E24A45" w:rsidRDefault="00E24A45" w:rsidP="00520DC1">
      <w:pPr>
        <w:widowControl/>
        <w:autoSpaceDE w:val="0"/>
        <w:autoSpaceDN w:val="0"/>
        <w:adjustRightInd w:val="0"/>
        <w:jc w:val="center"/>
        <w:rPr>
          <w:rFonts w:asciiTheme="minorEastAsia" w:hAnsiTheme="minorEastAsia" w:cs="Helvetica Neue"/>
          <w:color w:val="262626"/>
          <w:kern w:val="0"/>
          <w:sz w:val="18"/>
          <w:szCs w:val="18"/>
        </w:rPr>
      </w:pPr>
    </w:p>
    <w:p w14:paraId="23002037" w14:textId="77777777" w:rsidR="002164DD" w:rsidRPr="002B3A07" w:rsidRDefault="005A3C1A" w:rsidP="002164DD">
      <w:pPr>
        <w:jc w:val="center"/>
        <w:rPr>
          <w:rFonts w:ascii="標楷體" w:eastAsia="標楷體" w:hAnsi="標楷體" w:cs="Times New Roman"/>
          <w:b/>
          <w:szCs w:val="30"/>
        </w:rPr>
      </w:pPr>
      <w:r>
        <w:rPr>
          <w:rFonts w:ascii="標楷體" w:eastAsia="標楷體" w:hAnsi="標楷體" w:cs="Times New Roman" w:hint="eastAsia"/>
          <w:b/>
          <w:szCs w:val="30"/>
        </w:rPr>
        <w:t>廖偉帆</w:t>
      </w:r>
      <w:r w:rsidR="002164DD" w:rsidRPr="002B3A07">
        <w:rPr>
          <w:rStyle w:val="a6"/>
          <w:rFonts w:ascii="標楷體" w:eastAsia="標楷體" w:hAnsi="標楷體" w:cs="Times New Roman"/>
          <w:b/>
          <w:szCs w:val="30"/>
        </w:rPr>
        <w:footnoteReference w:id="1"/>
      </w:r>
      <w:r w:rsidR="0083215B" w:rsidRPr="002B3A07">
        <w:rPr>
          <w:rFonts w:ascii="標楷體" w:eastAsia="標楷體" w:hAnsi="標楷體" w:cs="Times New Roman" w:hint="eastAsia"/>
          <w:b/>
          <w:szCs w:val="30"/>
        </w:rPr>
        <w:t>、</w:t>
      </w:r>
      <w:r w:rsidR="002164DD" w:rsidRPr="002B3A07">
        <w:rPr>
          <w:rFonts w:ascii="標楷體" w:eastAsia="標楷體" w:hAnsi="標楷體" w:cs="Times New Roman" w:hint="eastAsia"/>
          <w:b/>
          <w:szCs w:val="30"/>
        </w:rPr>
        <w:t>李瑞元</w:t>
      </w:r>
    </w:p>
    <w:p w14:paraId="56E0A59C" w14:textId="77777777" w:rsidR="0044340C" w:rsidRDefault="0044340C" w:rsidP="002164DD">
      <w:pPr>
        <w:jc w:val="center"/>
        <w:rPr>
          <w:rFonts w:ascii="細明體" w:eastAsia="細明體" w:hAnsi="細明體" w:cs="Times New Roman"/>
          <w:szCs w:val="30"/>
        </w:rPr>
      </w:pPr>
    </w:p>
    <w:p w14:paraId="033E4464" w14:textId="77777777" w:rsidR="002164DD" w:rsidRPr="002B3A07" w:rsidRDefault="002164DD" w:rsidP="002164DD">
      <w:pPr>
        <w:jc w:val="center"/>
        <w:rPr>
          <w:rFonts w:ascii="細明體" w:eastAsia="細明體" w:hAnsi="細明體" w:cs="Times New Roman"/>
          <w:szCs w:val="30"/>
        </w:rPr>
      </w:pPr>
      <w:r w:rsidRPr="002B3A07">
        <w:rPr>
          <w:rFonts w:ascii="細明體" w:eastAsia="細明體" w:hAnsi="細明體" w:cs="Times New Roman"/>
          <w:szCs w:val="30"/>
        </w:rPr>
        <w:t>實踐大學 資訊科技與管理學系</w:t>
      </w:r>
      <w:r w:rsidRPr="002B3A07">
        <w:rPr>
          <w:rFonts w:ascii="細明體" w:eastAsia="細明體" w:hAnsi="細明體" w:cs="Times New Roman" w:hint="eastAsia"/>
          <w:szCs w:val="30"/>
        </w:rPr>
        <w:t>碩士班</w:t>
      </w:r>
      <w:r w:rsidRPr="002B3A07">
        <w:rPr>
          <w:rFonts w:ascii="細明體" w:eastAsia="細明體" w:hAnsi="細明體" w:cs="Times New Roman"/>
          <w:szCs w:val="30"/>
        </w:rPr>
        <w:t>，台北</w:t>
      </w:r>
      <w:r w:rsidRPr="002B3A07">
        <w:rPr>
          <w:rFonts w:ascii="細明體" w:eastAsia="細明體" w:hAnsi="細明體" w:cs="新細明體" w:hint="eastAsia"/>
          <w:color w:val="000000" w:themeColor="text1"/>
          <w:szCs w:val="24"/>
        </w:rPr>
        <w:t>，</w:t>
      </w:r>
      <w:r w:rsidRPr="002B3A07">
        <w:rPr>
          <w:rFonts w:ascii="細明體" w:eastAsia="細明體" w:hAnsi="細明體" w:cs="新細明體"/>
          <w:color w:val="000000" w:themeColor="text1"/>
          <w:szCs w:val="24"/>
        </w:rPr>
        <w:t>10462</w:t>
      </w:r>
    </w:p>
    <w:p w14:paraId="06D26754" w14:textId="77777777" w:rsidR="0044340C" w:rsidRDefault="0044340C" w:rsidP="002164DD">
      <w:pPr>
        <w:jc w:val="both"/>
        <w:rPr>
          <w:rFonts w:ascii="Times New Roman" w:eastAsia="微軟正黑體" w:hAnsi="Times New Roman" w:cs="Times New Roman"/>
          <w:b/>
          <w:sz w:val="18"/>
          <w:szCs w:val="18"/>
        </w:rPr>
      </w:pPr>
    </w:p>
    <w:p w14:paraId="50D2C16E" w14:textId="77777777" w:rsidR="005A3C1A" w:rsidRPr="005A3C1A" w:rsidRDefault="002164DD" w:rsidP="00E15102">
      <w:pPr>
        <w:widowControl/>
        <w:autoSpaceDE w:val="0"/>
        <w:autoSpaceDN w:val="0"/>
        <w:adjustRightInd w:val="0"/>
        <w:jc w:val="both"/>
        <w:rPr>
          <w:rFonts w:asciiTheme="minorEastAsia" w:hAnsiTheme="minorEastAsia" w:cs="Helvetica Neue"/>
          <w:color w:val="262626"/>
          <w:kern w:val="0"/>
          <w:sz w:val="18"/>
          <w:szCs w:val="18"/>
        </w:rPr>
      </w:pPr>
      <w:r w:rsidRPr="00B35A98">
        <w:rPr>
          <w:rFonts w:ascii="Times New Roman" w:eastAsia="微軟正黑體" w:hAnsi="Times New Roman" w:cs="Times New Roman"/>
          <w:b/>
          <w:sz w:val="18"/>
          <w:szCs w:val="18"/>
        </w:rPr>
        <w:t>摘要</w:t>
      </w:r>
      <w:r>
        <w:rPr>
          <w:rFonts w:ascii="Times New Roman" w:eastAsia="微軟正黑體" w:hAnsi="Times New Roman" w:cs="Times New Roman"/>
          <w:b/>
          <w:sz w:val="18"/>
          <w:szCs w:val="18"/>
        </w:rPr>
        <w:tab/>
      </w:r>
      <w:r w:rsidR="005A3C1A" w:rsidRPr="005A3C1A">
        <w:rPr>
          <w:rFonts w:asciiTheme="minorEastAsia" w:hAnsiTheme="minorEastAsia" w:cs="Helvetica Neue"/>
          <w:color w:val="262626"/>
          <w:kern w:val="0"/>
          <w:sz w:val="18"/>
          <w:szCs w:val="18"/>
        </w:rPr>
        <w:t>隨著大數據的時代來臨，數位音樂串流服務</w:t>
      </w:r>
      <w:r w:rsidR="00985BF9">
        <w:rPr>
          <w:rFonts w:asciiTheme="minorEastAsia" w:hAnsiTheme="minorEastAsia" w:cs="Helvetica Neue" w:hint="eastAsia"/>
          <w:color w:val="262626"/>
          <w:kern w:val="0"/>
          <w:sz w:val="18"/>
          <w:szCs w:val="18"/>
        </w:rPr>
        <w:t>，</w:t>
      </w:r>
      <w:r w:rsidR="005A3C1A" w:rsidRPr="005A3C1A">
        <w:rPr>
          <w:rFonts w:asciiTheme="minorEastAsia" w:hAnsiTheme="minorEastAsia" w:cs="Helvetica Neue"/>
          <w:color w:val="262626"/>
          <w:kern w:val="0"/>
          <w:sz w:val="18"/>
          <w:szCs w:val="18"/>
        </w:rPr>
        <w:t>已經改變流行音樂產業</w:t>
      </w:r>
      <w:r w:rsidR="00985BF9">
        <w:rPr>
          <w:rFonts w:asciiTheme="minorEastAsia" w:hAnsiTheme="minorEastAsia" w:cs="Helvetica Neue" w:hint="eastAsia"/>
          <w:color w:val="262626"/>
          <w:kern w:val="0"/>
          <w:sz w:val="18"/>
          <w:szCs w:val="18"/>
        </w:rPr>
        <w:t>；</w:t>
      </w:r>
      <w:r w:rsidR="005A3C1A" w:rsidRPr="005A3C1A">
        <w:rPr>
          <w:rFonts w:asciiTheme="minorEastAsia" w:hAnsiTheme="minorEastAsia" w:cs="Helvetica Neue"/>
          <w:color w:val="262626"/>
          <w:kern w:val="0"/>
          <w:sz w:val="18"/>
          <w:szCs w:val="18"/>
        </w:rPr>
        <w:t>不論是</w:t>
      </w:r>
      <w:r w:rsidR="009D64E1">
        <w:rPr>
          <w:rFonts w:asciiTheme="minorEastAsia" w:hAnsiTheme="minorEastAsia" w:cs="Helvetica Neue" w:hint="eastAsia"/>
          <w:color w:val="262626"/>
          <w:kern w:val="0"/>
          <w:sz w:val="18"/>
          <w:szCs w:val="18"/>
        </w:rPr>
        <w:t>在</w:t>
      </w:r>
      <w:r w:rsidR="005A3C1A" w:rsidRPr="005A3C1A">
        <w:rPr>
          <w:rFonts w:asciiTheme="minorEastAsia" w:hAnsiTheme="minorEastAsia" w:cs="Helvetica Neue"/>
          <w:color w:val="262626"/>
          <w:kern w:val="0"/>
          <w:sz w:val="18"/>
          <w:szCs w:val="18"/>
        </w:rPr>
        <w:t>收聽的客群、喜好</w:t>
      </w:r>
      <w:r w:rsidR="008F371B" w:rsidRPr="005A3C1A">
        <w:rPr>
          <w:rFonts w:asciiTheme="minorEastAsia" w:hAnsiTheme="minorEastAsia" w:cs="Helvetica Neue"/>
          <w:color w:val="262626"/>
          <w:kern w:val="0"/>
          <w:sz w:val="18"/>
          <w:szCs w:val="18"/>
        </w:rPr>
        <w:t>、</w:t>
      </w:r>
      <w:r w:rsidR="005A3C1A" w:rsidRPr="005A3C1A">
        <w:rPr>
          <w:rFonts w:asciiTheme="minorEastAsia" w:hAnsiTheme="minorEastAsia" w:cs="Helvetica Neue"/>
          <w:color w:val="262626"/>
          <w:kern w:val="0"/>
          <w:sz w:val="18"/>
          <w:szCs w:val="18"/>
        </w:rPr>
        <w:t>甚至</w:t>
      </w:r>
      <w:r w:rsidR="008F371B">
        <w:rPr>
          <w:rFonts w:asciiTheme="minorEastAsia" w:hAnsiTheme="minorEastAsia" w:cs="Helvetica Neue" w:hint="eastAsia"/>
          <w:color w:val="262626"/>
          <w:kern w:val="0"/>
          <w:sz w:val="18"/>
          <w:szCs w:val="18"/>
        </w:rPr>
        <w:t>是</w:t>
      </w:r>
      <w:r w:rsidR="008F371B">
        <w:rPr>
          <w:rFonts w:asciiTheme="minorEastAsia" w:hAnsiTheme="minorEastAsia" w:cs="Helvetica Neue"/>
          <w:color w:val="262626"/>
          <w:kern w:val="0"/>
          <w:sz w:val="18"/>
          <w:szCs w:val="18"/>
        </w:rPr>
        <w:t>對熱門金曲</w:t>
      </w:r>
      <w:r w:rsidR="008F371B">
        <w:rPr>
          <w:rFonts w:asciiTheme="minorEastAsia" w:hAnsiTheme="minorEastAsia" w:cs="Helvetica Neue" w:hint="eastAsia"/>
          <w:color w:val="262626"/>
          <w:kern w:val="0"/>
          <w:sz w:val="18"/>
          <w:szCs w:val="18"/>
        </w:rPr>
        <w:t>預測</w:t>
      </w:r>
      <w:r w:rsidR="009D64E1">
        <w:rPr>
          <w:rFonts w:asciiTheme="minorEastAsia" w:hAnsiTheme="minorEastAsia" w:cs="Helvetica Neue" w:hint="eastAsia"/>
          <w:color w:val="262626"/>
          <w:kern w:val="0"/>
          <w:sz w:val="18"/>
          <w:szCs w:val="18"/>
        </w:rPr>
        <w:t>方式</w:t>
      </w:r>
      <w:r w:rsidR="00E15102">
        <w:rPr>
          <w:rFonts w:asciiTheme="minorEastAsia" w:hAnsiTheme="minorEastAsia" w:cs="Helvetica Neue" w:hint="eastAsia"/>
          <w:color w:val="262626"/>
          <w:kern w:val="0"/>
          <w:sz w:val="18"/>
          <w:szCs w:val="18"/>
        </w:rPr>
        <w:t>等</w:t>
      </w:r>
      <w:r w:rsidR="009D64E1">
        <w:rPr>
          <w:rFonts w:asciiTheme="minorEastAsia" w:hAnsiTheme="minorEastAsia" w:cs="Helvetica Neue" w:hint="eastAsia"/>
          <w:color w:val="262626"/>
          <w:kern w:val="0"/>
          <w:sz w:val="18"/>
          <w:szCs w:val="18"/>
        </w:rPr>
        <w:t>，</w:t>
      </w:r>
      <w:r w:rsidR="008F371B">
        <w:rPr>
          <w:rFonts w:asciiTheme="minorEastAsia" w:hAnsiTheme="minorEastAsia" w:cs="Helvetica Neue"/>
          <w:color w:val="262626"/>
          <w:kern w:val="0"/>
          <w:sz w:val="18"/>
          <w:szCs w:val="18"/>
        </w:rPr>
        <w:t>都</w:t>
      </w:r>
      <w:r w:rsidR="005A3C1A" w:rsidRPr="005A3C1A">
        <w:rPr>
          <w:rFonts w:asciiTheme="minorEastAsia" w:hAnsiTheme="minorEastAsia" w:cs="Helvetica Neue"/>
          <w:color w:val="262626"/>
          <w:kern w:val="0"/>
          <w:sz w:val="18"/>
          <w:szCs w:val="18"/>
        </w:rPr>
        <w:t>與過去明顯不同。本研究</w:t>
      </w:r>
      <w:r w:rsidR="00E15102" w:rsidRPr="005A3C1A">
        <w:rPr>
          <w:rFonts w:asciiTheme="minorEastAsia" w:hAnsiTheme="minorEastAsia" w:cs="Helvetica Neue"/>
          <w:color w:val="262626"/>
          <w:kern w:val="0"/>
          <w:sz w:val="18"/>
          <w:szCs w:val="18"/>
        </w:rPr>
        <w:t>探索</w:t>
      </w:r>
      <w:r w:rsidR="00842489">
        <w:rPr>
          <w:rFonts w:asciiTheme="minorEastAsia" w:hAnsiTheme="minorEastAsia" w:cs="Helvetica Neue" w:hint="eastAsia"/>
          <w:color w:val="262626"/>
          <w:kern w:val="0"/>
          <w:sz w:val="18"/>
          <w:szCs w:val="18"/>
        </w:rPr>
        <w:t>近</w:t>
      </w:r>
      <w:r w:rsidR="00842489" w:rsidRPr="005A3C1A">
        <w:rPr>
          <w:rFonts w:asciiTheme="minorEastAsia" w:hAnsiTheme="minorEastAsia" w:cs="Helvetica Neue"/>
          <w:color w:val="262626"/>
          <w:kern w:val="0"/>
          <w:sz w:val="18"/>
          <w:szCs w:val="18"/>
        </w:rPr>
        <w:t>十年</w:t>
      </w:r>
      <w:r w:rsidR="00985BF9">
        <w:rPr>
          <w:rFonts w:asciiTheme="minorEastAsia" w:hAnsiTheme="minorEastAsia" w:cs="Helvetica Neue" w:hint="eastAsia"/>
          <w:color w:val="262626"/>
          <w:kern w:val="0"/>
          <w:sz w:val="18"/>
          <w:szCs w:val="18"/>
        </w:rPr>
        <w:t>間</w:t>
      </w:r>
      <w:r w:rsidR="00842489">
        <w:rPr>
          <w:rFonts w:asciiTheme="minorEastAsia" w:hAnsiTheme="minorEastAsia" w:cs="Helvetica Neue" w:hint="eastAsia"/>
          <w:color w:val="262626"/>
          <w:kern w:val="0"/>
          <w:sz w:val="18"/>
          <w:szCs w:val="18"/>
        </w:rPr>
        <w:t>來</w:t>
      </w:r>
      <w:r w:rsidR="00985BF9">
        <w:rPr>
          <w:rFonts w:asciiTheme="minorEastAsia" w:hAnsiTheme="minorEastAsia" w:cs="Helvetica Neue" w:hint="eastAsia"/>
          <w:color w:val="262626"/>
          <w:kern w:val="0"/>
          <w:sz w:val="18"/>
          <w:szCs w:val="18"/>
        </w:rPr>
        <w:t>，</w:t>
      </w:r>
      <w:r w:rsidR="00B70393" w:rsidRPr="00B70393">
        <w:rPr>
          <w:rFonts w:asciiTheme="minorEastAsia" w:hAnsiTheme="minorEastAsia" w:cs="Helvetica Neue"/>
          <w:color w:val="262626"/>
          <w:kern w:val="0"/>
          <w:sz w:val="18"/>
          <w:szCs w:val="18"/>
        </w:rPr>
        <w:t>華語流行音樂</w:t>
      </w:r>
      <w:r w:rsidR="00E15102" w:rsidRPr="005A3C1A">
        <w:rPr>
          <w:rFonts w:asciiTheme="minorEastAsia" w:hAnsiTheme="minorEastAsia" w:cs="Helvetica Neue"/>
          <w:color w:val="262626"/>
          <w:kern w:val="0"/>
          <w:sz w:val="18"/>
          <w:szCs w:val="18"/>
        </w:rPr>
        <w:t>的</w:t>
      </w:r>
      <w:r w:rsidR="00842489">
        <w:rPr>
          <w:rFonts w:asciiTheme="minorEastAsia" w:hAnsiTheme="minorEastAsia" w:cs="Helvetica Neue" w:hint="eastAsia"/>
          <w:color w:val="262626"/>
          <w:kern w:val="0"/>
          <w:sz w:val="18"/>
          <w:szCs w:val="18"/>
        </w:rPr>
        <w:t>趨勢發展</w:t>
      </w:r>
      <w:r w:rsidR="00546229">
        <w:rPr>
          <w:rFonts w:asciiTheme="minorEastAsia" w:hAnsiTheme="minorEastAsia" w:cs="Helvetica Neue" w:hint="eastAsia"/>
          <w:color w:val="262626"/>
          <w:kern w:val="0"/>
          <w:sz w:val="18"/>
          <w:szCs w:val="18"/>
        </w:rPr>
        <w:t>；</w:t>
      </w:r>
      <w:r w:rsidR="005A3C1A" w:rsidRPr="005A3C1A">
        <w:rPr>
          <w:rFonts w:asciiTheme="minorEastAsia" w:hAnsiTheme="minorEastAsia" w:cs="Helvetica Neue"/>
          <w:color w:val="262626"/>
          <w:kern w:val="0"/>
          <w:sz w:val="18"/>
          <w:szCs w:val="18"/>
        </w:rPr>
        <w:t>藉由網路爬蟲，蒐集</w:t>
      </w:r>
      <w:r w:rsidR="009B659C">
        <w:rPr>
          <w:rFonts w:asciiTheme="minorEastAsia" w:hAnsiTheme="minorEastAsia" w:cs="Helvetica Neue"/>
          <w:color w:val="262626"/>
          <w:kern w:val="0"/>
          <w:sz w:val="18"/>
          <w:szCs w:val="18"/>
        </w:rPr>
        <w:t>KKBOX</w:t>
      </w:r>
      <w:r w:rsidR="00E15102" w:rsidRPr="005A3C1A">
        <w:rPr>
          <w:rFonts w:asciiTheme="minorEastAsia" w:hAnsiTheme="minorEastAsia" w:cs="Helvetica Neue"/>
          <w:color w:val="262626"/>
          <w:kern w:val="0"/>
          <w:sz w:val="18"/>
          <w:szCs w:val="18"/>
        </w:rPr>
        <w:t>數位音樂串流服務</w:t>
      </w:r>
      <w:r w:rsidR="00E15102">
        <w:rPr>
          <w:rFonts w:asciiTheme="minorEastAsia" w:hAnsiTheme="minorEastAsia" w:cs="Helvetica Neue" w:hint="eastAsia"/>
          <w:color w:val="262626"/>
          <w:kern w:val="0"/>
          <w:sz w:val="18"/>
          <w:szCs w:val="18"/>
        </w:rPr>
        <w:t>，</w:t>
      </w:r>
      <w:r w:rsidR="005A3C1A" w:rsidRPr="005A3C1A">
        <w:rPr>
          <w:rFonts w:asciiTheme="minorEastAsia" w:hAnsiTheme="minorEastAsia" w:cs="Helvetica Neue"/>
          <w:color w:val="262626"/>
          <w:kern w:val="0"/>
          <w:sz w:val="18"/>
          <w:szCs w:val="18"/>
        </w:rPr>
        <w:t>自2005年至2015</w:t>
      </w:r>
      <w:r w:rsidR="00E15102">
        <w:rPr>
          <w:rFonts w:asciiTheme="minorEastAsia" w:hAnsiTheme="minorEastAsia" w:cs="Helvetica Neue"/>
          <w:color w:val="262626"/>
          <w:kern w:val="0"/>
          <w:sz w:val="18"/>
          <w:szCs w:val="18"/>
        </w:rPr>
        <w:t>年</w:t>
      </w:r>
      <w:r w:rsidR="00546229">
        <w:rPr>
          <w:rFonts w:asciiTheme="minorEastAsia" w:hAnsiTheme="minorEastAsia" w:cs="Helvetica Neue" w:hint="eastAsia"/>
          <w:color w:val="262626"/>
          <w:kern w:val="0"/>
          <w:sz w:val="18"/>
          <w:szCs w:val="18"/>
        </w:rPr>
        <w:t>間</w:t>
      </w:r>
      <w:r w:rsidR="005A3C1A">
        <w:rPr>
          <w:rFonts w:asciiTheme="minorEastAsia" w:hAnsiTheme="minorEastAsia" w:cs="Helvetica Neue" w:hint="eastAsia"/>
          <w:color w:val="262626"/>
          <w:kern w:val="0"/>
          <w:sz w:val="18"/>
          <w:szCs w:val="18"/>
        </w:rPr>
        <w:t>，</w:t>
      </w:r>
      <w:r w:rsidR="00EA1928">
        <w:rPr>
          <w:rFonts w:asciiTheme="minorEastAsia" w:hAnsiTheme="minorEastAsia" w:cs="Helvetica Neue"/>
          <w:color w:val="262626"/>
          <w:kern w:val="0"/>
          <w:sz w:val="18"/>
          <w:szCs w:val="18"/>
        </w:rPr>
        <w:t>每日華語流行音樂前一百名排行榜</w:t>
      </w:r>
      <w:r w:rsidR="00E15102">
        <w:rPr>
          <w:rFonts w:asciiTheme="minorEastAsia" w:hAnsiTheme="minorEastAsia" w:cs="Helvetica Neue" w:hint="eastAsia"/>
          <w:color w:val="262626"/>
          <w:kern w:val="0"/>
          <w:sz w:val="18"/>
          <w:szCs w:val="18"/>
        </w:rPr>
        <w:t>；</w:t>
      </w:r>
      <w:r w:rsidR="00546229">
        <w:rPr>
          <w:rFonts w:asciiTheme="minorEastAsia" w:hAnsiTheme="minorEastAsia" w:cs="Helvetica Neue" w:hint="eastAsia"/>
          <w:color w:val="262626"/>
          <w:kern w:val="0"/>
          <w:sz w:val="18"/>
          <w:szCs w:val="18"/>
        </w:rPr>
        <w:t>共</w:t>
      </w:r>
      <w:r w:rsidR="00EA1928">
        <w:rPr>
          <w:rFonts w:asciiTheme="minorEastAsia" w:hAnsiTheme="minorEastAsia" w:cs="Helvetica Neue"/>
          <w:color w:val="262626"/>
          <w:kern w:val="0"/>
          <w:sz w:val="18"/>
          <w:szCs w:val="18"/>
        </w:rPr>
        <w:t>挖掘</w:t>
      </w:r>
      <w:r w:rsidR="005A3C1A" w:rsidRPr="005A3C1A">
        <w:rPr>
          <w:rFonts w:asciiTheme="minorEastAsia" w:hAnsiTheme="minorEastAsia" w:cs="Helvetica Neue"/>
          <w:color w:val="262626"/>
          <w:kern w:val="0"/>
          <w:sz w:val="18"/>
          <w:szCs w:val="18"/>
        </w:rPr>
        <w:t>30</w:t>
      </w:r>
      <w:r w:rsidR="00546229">
        <w:rPr>
          <w:rFonts w:asciiTheme="minorEastAsia" w:hAnsiTheme="minorEastAsia" w:cs="Helvetica Neue"/>
          <w:color w:val="262626"/>
          <w:kern w:val="0"/>
          <w:sz w:val="18"/>
          <w:szCs w:val="18"/>
        </w:rPr>
        <w:t>萬幾萬筆資料</w:t>
      </w:r>
      <w:r w:rsidR="005A3C1A" w:rsidRPr="005A3C1A">
        <w:rPr>
          <w:rFonts w:asciiTheme="minorEastAsia" w:hAnsiTheme="minorEastAsia" w:cs="Helvetica Neue"/>
          <w:color w:val="262626"/>
          <w:kern w:val="0"/>
          <w:sz w:val="18"/>
          <w:szCs w:val="18"/>
        </w:rPr>
        <w:t>。</w:t>
      </w:r>
      <w:r w:rsidR="001621BE">
        <w:rPr>
          <w:rFonts w:asciiTheme="minorEastAsia" w:hAnsiTheme="minorEastAsia" w:cs="Helvetica Neue" w:hint="eastAsia"/>
          <w:color w:val="262626"/>
          <w:kern w:val="0"/>
          <w:sz w:val="18"/>
          <w:szCs w:val="18"/>
        </w:rPr>
        <w:t>數據資料</w:t>
      </w:r>
      <w:r w:rsidR="007F6A98">
        <w:rPr>
          <w:rFonts w:asciiTheme="minorEastAsia" w:hAnsiTheme="minorEastAsia" w:cs="Helvetica Neue"/>
          <w:color w:val="262626"/>
          <w:kern w:val="0"/>
          <w:sz w:val="18"/>
          <w:szCs w:val="18"/>
        </w:rPr>
        <w:t>分析發現，前十名的熱門歌曲中，以戲劇主題曲為主</w:t>
      </w:r>
      <w:r w:rsidR="007F6A98">
        <w:rPr>
          <w:rFonts w:asciiTheme="minorEastAsia" w:hAnsiTheme="minorEastAsia" w:cs="Helvetica Neue" w:hint="eastAsia"/>
          <w:color w:val="262626"/>
          <w:kern w:val="0"/>
          <w:sz w:val="18"/>
          <w:szCs w:val="18"/>
        </w:rPr>
        <w:t>流</w:t>
      </w:r>
      <w:r w:rsidR="007F6A98">
        <w:rPr>
          <w:rFonts w:asciiTheme="minorEastAsia" w:hAnsiTheme="minorEastAsia" w:cs="Helvetica Neue"/>
          <w:color w:val="262626"/>
          <w:kern w:val="0"/>
          <w:sz w:val="18"/>
          <w:szCs w:val="18"/>
        </w:rPr>
        <w:t>；另外，使用數位音樂串流的聽眾，對於</w:t>
      </w:r>
      <w:r w:rsidR="007F6A98">
        <w:rPr>
          <w:rFonts w:asciiTheme="minorEastAsia" w:hAnsiTheme="minorEastAsia" w:cs="Helvetica Neue" w:hint="eastAsia"/>
          <w:color w:val="262626"/>
          <w:kern w:val="0"/>
          <w:sz w:val="18"/>
          <w:szCs w:val="18"/>
        </w:rPr>
        <w:t>新發行</w:t>
      </w:r>
      <w:r w:rsidR="005A3C1A" w:rsidRPr="005A3C1A">
        <w:rPr>
          <w:rFonts w:asciiTheme="minorEastAsia" w:hAnsiTheme="minorEastAsia" w:cs="Helvetica Neue"/>
          <w:color w:val="262626"/>
          <w:kern w:val="0"/>
          <w:sz w:val="18"/>
          <w:szCs w:val="18"/>
        </w:rPr>
        <w:t>的歌曲有較高的喜好程度。</w:t>
      </w:r>
      <w:r w:rsidR="005A3C1A" w:rsidRPr="002B3A07">
        <w:rPr>
          <w:rFonts w:asciiTheme="minorEastAsia" w:hAnsiTheme="minorEastAsia" w:cs="Times New Roman" w:hint="eastAsia"/>
          <w:sz w:val="18"/>
          <w:szCs w:val="18"/>
        </w:rPr>
        <w:t>本研究期望能</w:t>
      </w:r>
      <w:r w:rsidR="005A3C1A" w:rsidRPr="005A3C1A">
        <w:rPr>
          <w:rFonts w:asciiTheme="minorEastAsia" w:hAnsiTheme="minorEastAsia" w:cs="Helvetica Neue"/>
          <w:color w:val="262626"/>
          <w:kern w:val="0"/>
          <w:sz w:val="18"/>
          <w:szCs w:val="18"/>
        </w:rPr>
        <w:t>協助數位串流音樂</w:t>
      </w:r>
      <w:r w:rsidR="00125400">
        <w:rPr>
          <w:rFonts w:asciiTheme="minorEastAsia" w:hAnsiTheme="minorEastAsia" w:cs="Helvetica Neue" w:hint="eastAsia"/>
          <w:color w:val="262626"/>
          <w:kern w:val="0"/>
          <w:sz w:val="18"/>
          <w:szCs w:val="18"/>
        </w:rPr>
        <w:t>服務，能更</w:t>
      </w:r>
      <w:r w:rsidR="00125400">
        <w:rPr>
          <w:rFonts w:asciiTheme="minorEastAsia" w:hAnsiTheme="minorEastAsia" w:cs="Helvetica Neue"/>
          <w:color w:val="262626"/>
          <w:kern w:val="0"/>
          <w:sz w:val="18"/>
          <w:szCs w:val="18"/>
        </w:rPr>
        <w:t>了解其聽眾</w:t>
      </w:r>
      <w:r w:rsidR="00D02D58">
        <w:rPr>
          <w:rFonts w:asciiTheme="minorEastAsia" w:hAnsiTheme="minorEastAsia" w:cs="Helvetica Neue" w:hint="eastAsia"/>
          <w:color w:val="262626"/>
          <w:kern w:val="0"/>
          <w:sz w:val="18"/>
          <w:szCs w:val="18"/>
        </w:rPr>
        <w:t>喜好</w:t>
      </w:r>
      <w:r w:rsidR="00125400">
        <w:rPr>
          <w:rFonts w:asciiTheme="minorEastAsia" w:hAnsiTheme="minorEastAsia" w:cs="Helvetica Neue"/>
          <w:color w:val="262626"/>
          <w:kern w:val="0"/>
          <w:sz w:val="18"/>
          <w:szCs w:val="18"/>
        </w:rPr>
        <w:t>，並</w:t>
      </w:r>
      <w:r w:rsidR="00D02D58">
        <w:rPr>
          <w:rFonts w:asciiTheme="minorEastAsia" w:hAnsiTheme="minorEastAsia" w:cs="Helvetica Neue" w:hint="eastAsia"/>
          <w:color w:val="262626"/>
          <w:kern w:val="0"/>
          <w:sz w:val="18"/>
          <w:szCs w:val="18"/>
        </w:rPr>
        <w:t>提供</w:t>
      </w:r>
      <w:r w:rsidR="00D02D58">
        <w:rPr>
          <w:rFonts w:asciiTheme="minorEastAsia" w:hAnsiTheme="minorEastAsia" w:cs="Helvetica Neue"/>
          <w:color w:val="262626"/>
          <w:kern w:val="0"/>
          <w:sz w:val="18"/>
          <w:szCs w:val="18"/>
        </w:rPr>
        <w:t>傳統音樂產業營運</w:t>
      </w:r>
      <w:r w:rsidR="00D02D58">
        <w:rPr>
          <w:rFonts w:asciiTheme="minorEastAsia" w:hAnsiTheme="minorEastAsia" w:cs="Helvetica Neue" w:hint="eastAsia"/>
          <w:color w:val="262626"/>
          <w:kern w:val="0"/>
          <w:sz w:val="18"/>
          <w:szCs w:val="18"/>
        </w:rPr>
        <w:t>之參考</w:t>
      </w:r>
      <w:r w:rsidR="005A3C1A" w:rsidRPr="005A3C1A">
        <w:rPr>
          <w:rFonts w:asciiTheme="minorEastAsia" w:hAnsiTheme="minorEastAsia" w:cs="Helvetica Neue"/>
          <w:color w:val="262626"/>
          <w:kern w:val="0"/>
          <w:sz w:val="18"/>
          <w:szCs w:val="18"/>
        </w:rPr>
        <w:t>。</w:t>
      </w:r>
    </w:p>
    <w:p w14:paraId="40538779" w14:textId="77777777" w:rsidR="002164DD" w:rsidRDefault="002164DD" w:rsidP="002164DD">
      <w:pPr>
        <w:rPr>
          <w:rFonts w:ascii="Times New Roman" w:eastAsia="微軟正黑體" w:hAnsi="Times New Roman" w:cs="Times New Roman"/>
          <w:b/>
          <w:sz w:val="18"/>
          <w:szCs w:val="18"/>
        </w:rPr>
      </w:pPr>
    </w:p>
    <w:p w14:paraId="5F80F470" w14:textId="77777777" w:rsidR="002164DD" w:rsidRPr="00546229" w:rsidRDefault="002164DD" w:rsidP="002164DD">
      <w:pPr>
        <w:rPr>
          <w:rFonts w:ascii="Times New Roman" w:eastAsia="微軟正黑體" w:hAnsi="Times New Roman" w:cs="Times New Roman"/>
          <w:sz w:val="18"/>
          <w:szCs w:val="18"/>
        </w:rPr>
      </w:pPr>
      <w:r w:rsidRPr="00B35A98">
        <w:rPr>
          <w:rFonts w:ascii="Times New Roman" w:eastAsia="微軟正黑體" w:hAnsi="Times New Roman" w:cs="Times New Roman"/>
          <w:b/>
          <w:sz w:val="18"/>
          <w:szCs w:val="18"/>
        </w:rPr>
        <w:t>關鍵字</w:t>
      </w:r>
      <w:r w:rsidR="00546229">
        <w:rPr>
          <w:rFonts w:ascii="Times New Roman" w:eastAsia="微軟正黑體" w:hAnsi="Times New Roman" w:cs="Times New Roman" w:hint="eastAsia"/>
          <w:b/>
          <w:sz w:val="18"/>
          <w:szCs w:val="18"/>
        </w:rPr>
        <w:t xml:space="preserve"> </w:t>
      </w:r>
      <w:r w:rsidR="00546229">
        <w:rPr>
          <w:rFonts w:asciiTheme="minorEastAsia" w:hAnsiTheme="minorEastAsia" w:cs="Helvetica Neue"/>
          <w:color w:val="262626"/>
          <w:kern w:val="0"/>
          <w:sz w:val="18"/>
          <w:szCs w:val="18"/>
        </w:rPr>
        <w:t>華語流行音樂</w:t>
      </w:r>
      <w:r w:rsidR="00546229">
        <w:rPr>
          <w:rFonts w:asciiTheme="minorEastAsia" w:hAnsiTheme="minorEastAsia" w:cs="Times New Roman" w:hint="eastAsia"/>
          <w:sz w:val="18"/>
          <w:szCs w:val="18"/>
        </w:rPr>
        <w:t>、</w:t>
      </w:r>
      <w:r w:rsidR="00E24A45">
        <w:rPr>
          <w:rFonts w:asciiTheme="minorEastAsia" w:hAnsiTheme="minorEastAsia" w:cs="Times New Roman" w:hint="eastAsia"/>
          <w:sz w:val="18"/>
          <w:szCs w:val="18"/>
        </w:rPr>
        <w:t>趨勢分析、大數據</w:t>
      </w:r>
      <w:r w:rsidR="00546229">
        <w:rPr>
          <w:rFonts w:asciiTheme="minorEastAsia" w:hAnsiTheme="minorEastAsia" w:cs="Times New Roman" w:hint="eastAsia"/>
          <w:sz w:val="18"/>
          <w:szCs w:val="18"/>
        </w:rPr>
        <w:t>、</w:t>
      </w:r>
      <w:r w:rsidR="00EA1928">
        <w:rPr>
          <w:rFonts w:asciiTheme="minorEastAsia" w:hAnsiTheme="minorEastAsia" w:cs="Times New Roman" w:hint="eastAsia"/>
          <w:sz w:val="18"/>
          <w:szCs w:val="18"/>
        </w:rPr>
        <w:t>數位串流音樂</w:t>
      </w:r>
      <w:r w:rsidRPr="002B3A07">
        <w:rPr>
          <w:rFonts w:asciiTheme="minorEastAsia" w:hAnsiTheme="minorEastAsia" w:cs="Times New Roman" w:hint="eastAsia"/>
          <w:sz w:val="18"/>
          <w:szCs w:val="18"/>
        </w:rPr>
        <w:t>、</w:t>
      </w:r>
      <w:r w:rsidR="009B659C">
        <w:rPr>
          <w:rFonts w:asciiTheme="minorEastAsia" w:hAnsiTheme="minorEastAsia" w:cs="Times New Roman"/>
          <w:sz w:val="18"/>
          <w:szCs w:val="18"/>
        </w:rPr>
        <w:t>KKBOX</w:t>
      </w:r>
    </w:p>
    <w:p w14:paraId="712E5177" w14:textId="77777777" w:rsidR="0044340C" w:rsidRPr="00CF7E6D" w:rsidRDefault="0044340C" w:rsidP="002164DD">
      <w:pPr>
        <w:rPr>
          <w:rFonts w:ascii="Times New Roman" w:eastAsia="微軟正黑體" w:hAnsi="Times New Roman" w:cs="Times New Roman"/>
          <w:sz w:val="18"/>
          <w:szCs w:val="18"/>
        </w:rPr>
      </w:pPr>
    </w:p>
    <w:p w14:paraId="18F827D6" w14:textId="77777777" w:rsidR="00D879DA" w:rsidRPr="00546229" w:rsidRDefault="00546229" w:rsidP="009B659C">
      <w:pPr>
        <w:jc w:val="center"/>
        <w:outlineLvl w:val="0"/>
        <w:rPr>
          <w:rFonts w:ascii="Times New Roman" w:hAnsi="Times New Roman" w:cs="Times New Roman"/>
          <w:b/>
          <w:bCs/>
          <w:color w:val="222222"/>
          <w:sz w:val="28"/>
          <w:szCs w:val="28"/>
        </w:rPr>
      </w:pPr>
      <w:r w:rsidRPr="00546229">
        <w:rPr>
          <w:rFonts w:ascii="Times New Roman" w:hAnsi="Times New Roman" w:cs="Times New Roman"/>
          <w:b/>
          <w:color w:val="262626"/>
          <w:kern w:val="0"/>
          <w:sz w:val="28"/>
          <w:szCs w:val="28"/>
        </w:rPr>
        <w:t>Chinese pop music</w:t>
      </w:r>
      <w:r w:rsidR="00F11C95" w:rsidRPr="00546229">
        <w:rPr>
          <w:rFonts w:ascii="Times New Roman" w:hAnsi="Times New Roman" w:cs="Times New Roman"/>
          <w:b/>
          <w:bCs/>
          <w:color w:val="222222"/>
          <w:sz w:val="28"/>
          <w:szCs w:val="28"/>
        </w:rPr>
        <w:t xml:space="preserve"> </w:t>
      </w:r>
      <w:r w:rsidR="00783B86">
        <w:rPr>
          <w:rFonts w:ascii="Times New Roman" w:hAnsi="Times New Roman" w:cs="Times New Roman"/>
          <w:b/>
          <w:bCs/>
          <w:color w:val="222222"/>
          <w:sz w:val="28"/>
          <w:szCs w:val="28"/>
        </w:rPr>
        <w:t>Trend Analysis: 2005-2015</w:t>
      </w:r>
    </w:p>
    <w:p w14:paraId="031CFBE9" w14:textId="77777777" w:rsidR="00F11C95" w:rsidRDefault="00F11C95" w:rsidP="002164DD">
      <w:pPr>
        <w:jc w:val="center"/>
        <w:rPr>
          <w:rFonts w:ascii="Times New Roman" w:eastAsia="微軟正黑體" w:hAnsi="Times New Roman" w:cs="Times New Roman"/>
          <w:b/>
          <w:kern w:val="0"/>
          <w:sz w:val="21"/>
          <w:szCs w:val="21"/>
        </w:rPr>
      </w:pPr>
    </w:p>
    <w:p w14:paraId="09F8D1D8" w14:textId="77777777" w:rsidR="002164DD" w:rsidRPr="002B3A07" w:rsidRDefault="00CC57B5" w:rsidP="009B659C">
      <w:pPr>
        <w:jc w:val="center"/>
        <w:outlineLvl w:val="0"/>
        <w:rPr>
          <w:rFonts w:ascii="Times New Roman" w:eastAsia="微軟正黑體" w:hAnsi="Times New Roman" w:cs="Times New Roman"/>
          <w:b/>
          <w:sz w:val="21"/>
          <w:szCs w:val="21"/>
        </w:rPr>
      </w:pPr>
      <w:r>
        <w:rPr>
          <w:rFonts w:ascii="Times New Roman" w:eastAsia="微軟正黑體" w:hAnsi="Times New Roman" w:cs="Times New Roman" w:hint="eastAsia"/>
          <w:b/>
          <w:kern w:val="0"/>
          <w:sz w:val="21"/>
          <w:szCs w:val="21"/>
        </w:rPr>
        <w:t>W</w:t>
      </w:r>
      <w:r>
        <w:rPr>
          <w:rFonts w:ascii="Times New Roman" w:eastAsia="微軟正黑體" w:hAnsi="Times New Roman" w:cs="Times New Roman"/>
          <w:b/>
          <w:kern w:val="0"/>
          <w:sz w:val="21"/>
          <w:szCs w:val="21"/>
        </w:rPr>
        <w:t>ei-Fen Liao</w:t>
      </w:r>
      <w:r w:rsidR="002164DD" w:rsidRPr="002D778C">
        <w:rPr>
          <w:rFonts w:ascii="Times New Roman" w:eastAsia="微軟正黑體" w:hAnsi="Times New Roman" w:cs="Times New Roman"/>
          <w:b/>
          <w:sz w:val="21"/>
          <w:szCs w:val="21"/>
          <w:vertAlign w:val="superscript"/>
        </w:rPr>
        <w:t>1</w:t>
      </w:r>
      <w:r w:rsidR="00D879DA">
        <w:rPr>
          <w:rFonts w:ascii="Times New Roman" w:eastAsia="微軟正黑體" w:hAnsi="Times New Roman" w:cs="Times New Roman"/>
          <w:b/>
          <w:sz w:val="21"/>
          <w:szCs w:val="21"/>
        </w:rPr>
        <w:t xml:space="preserve">, </w:t>
      </w:r>
      <w:r w:rsidR="002164DD" w:rsidRPr="002B3A07">
        <w:rPr>
          <w:rFonts w:ascii="Times New Roman" w:eastAsia="微軟正黑體" w:hAnsi="Times New Roman" w:cs="Times New Roman"/>
          <w:b/>
          <w:sz w:val="21"/>
          <w:szCs w:val="21"/>
        </w:rPr>
        <w:t>Maria R. Lee</w:t>
      </w:r>
    </w:p>
    <w:p w14:paraId="299707CA" w14:textId="77777777" w:rsidR="002164DD" w:rsidRDefault="002164DD" w:rsidP="002164DD">
      <w:pPr>
        <w:jc w:val="center"/>
        <w:rPr>
          <w:rFonts w:ascii="Times New Roman" w:eastAsia="微軟正黑體" w:hAnsi="Times New Roman" w:cs="Times New Roman"/>
          <w:b/>
          <w:sz w:val="20"/>
          <w:szCs w:val="20"/>
        </w:rPr>
      </w:pPr>
    </w:p>
    <w:p w14:paraId="2212A352" w14:textId="77777777" w:rsidR="002164DD" w:rsidRPr="0044340C" w:rsidRDefault="002164DD" w:rsidP="002164DD">
      <w:pPr>
        <w:jc w:val="center"/>
        <w:rPr>
          <w:rFonts w:ascii="Times New Roman" w:eastAsia="微軟正黑體" w:hAnsi="Times New Roman" w:cs="Times New Roman"/>
          <w:szCs w:val="24"/>
        </w:rPr>
      </w:pPr>
      <w:r w:rsidRPr="0044340C">
        <w:rPr>
          <w:rFonts w:ascii="Times New Roman" w:eastAsia="微軟正黑體" w:hAnsi="Times New Roman" w:cs="Times New Roman" w:hint="eastAsia"/>
          <w:szCs w:val="24"/>
        </w:rPr>
        <w:t xml:space="preserve">Graduate Institute of Information Technology and </w:t>
      </w:r>
      <w:r w:rsidRPr="0044340C">
        <w:rPr>
          <w:rFonts w:ascii="Times New Roman" w:eastAsia="微軟正黑體" w:hAnsi="Times New Roman" w:cs="Times New Roman"/>
          <w:szCs w:val="24"/>
        </w:rPr>
        <w:t>Management</w:t>
      </w:r>
      <w:r w:rsidRPr="0044340C">
        <w:rPr>
          <w:rFonts w:ascii="Times New Roman" w:eastAsia="微軟正黑體" w:hAnsi="Times New Roman" w:cs="Times New Roman" w:hint="eastAsia"/>
          <w:szCs w:val="24"/>
        </w:rPr>
        <w:t>,</w:t>
      </w:r>
      <w:r w:rsidRPr="0044340C">
        <w:rPr>
          <w:rFonts w:ascii="Times New Roman" w:eastAsia="微軟正黑體" w:hAnsi="Times New Roman" w:cs="Times New Roman"/>
          <w:szCs w:val="24"/>
        </w:rPr>
        <w:t xml:space="preserve"> Shih </w:t>
      </w:r>
      <w:proofErr w:type="spellStart"/>
      <w:r w:rsidRPr="0044340C">
        <w:rPr>
          <w:rFonts w:ascii="Times New Roman" w:eastAsia="微軟正黑體" w:hAnsi="Times New Roman" w:cs="Times New Roman"/>
          <w:szCs w:val="24"/>
        </w:rPr>
        <w:t>Chien</w:t>
      </w:r>
      <w:proofErr w:type="spellEnd"/>
      <w:r w:rsidRPr="0044340C">
        <w:rPr>
          <w:rFonts w:ascii="Times New Roman" w:eastAsia="微軟正黑體" w:hAnsi="Times New Roman" w:cs="Times New Roman"/>
          <w:szCs w:val="24"/>
        </w:rPr>
        <w:t xml:space="preserve"> University, Taipei, 10462</w:t>
      </w:r>
    </w:p>
    <w:p w14:paraId="40104E4D" w14:textId="77777777" w:rsidR="002164DD" w:rsidRPr="002261B2" w:rsidRDefault="002164DD" w:rsidP="002164DD">
      <w:pPr>
        <w:rPr>
          <w:rFonts w:ascii="Times New Roman" w:eastAsia="微軟正黑體" w:hAnsi="Times New Roman" w:cs="Times New Roman"/>
          <w:b/>
          <w:sz w:val="18"/>
          <w:szCs w:val="18"/>
        </w:rPr>
      </w:pPr>
    </w:p>
    <w:p w14:paraId="4C98C96F" w14:textId="34BC86B4" w:rsidR="002164DD" w:rsidRPr="002261B2" w:rsidRDefault="002164DD" w:rsidP="002164DD">
      <w:pPr>
        <w:jc w:val="both"/>
        <w:rPr>
          <w:rFonts w:ascii="Times New Roman" w:eastAsia="微軟正黑體" w:hAnsi="Times New Roman" w:cs="Times New Roman"/>
          <w:b/>
          <w:sz w:val="18"/>
          <w:szCs w:val="18"/>
        </w:rPr>
      </w:pPr>
      <w:r w:rsidRPr="002261B2">
        <w:rPr>
          <w:rFonts w:ascii="Times New Roman" w:eastAsia="微軟正黑體" w:hAnsi="Times New Roman" w:cs="Times New Roman"/>
          <w:b/>
          <w:sz w:val="18"/>
          <w:szCs w:val="18"/>
        </w:rPr>
        <w:t xml:space="preserve">Abstract </w:t>
      </w:r>
      <w:r w:rsidR="005D0DA8" w:rsidRPr="005D0DA8">
        <w:rPr>
          <w:rFonts w:ascii="Times New Roman" w:eastAsia="微軟正黑體" w:hAnsi="Times New Roman" w:cs="Times New Roman"/>
          <w:sz w:val="18"/>
          <w:szCs w:val="18"/>
        </w:rPr>
        <w:t xml:space="preserve">With the advent </w:t>
      </w:r>
      <w:r w:rsidR="00460AA8">
        <w:rPr>
          <w:rFonts w:ascii="Times New Roman" w:eastAsia="微軟正黑體" w:hAnsi="Times New Roman" w:cs="Times New Roman"/>
          <w:sz w:val="18"/>
          <w:szCs w:val="18"/>
        </w:rPr>
        <w:t xml:space="preserve">of the era of big data, </w:t>
      </w:r>
      <w:r w:rsidR="005D0DA8" w:rsidRPr="005D0DA8">
        <w:rPr>
          <w:rFonts w:ascii="Times New Roman" w:eastAsia="微軟正黑體" w:hAnsi="Times New Roman" w:cs="Times New Roman"/>
          <w:sz w:val="18"/>
          <w:szCs w:val="18"/>
        </w:rPr>
        <w:t>music streaming service has changed the popular music industry</w:t>
      </w:r>
      <w:r w:rsidR="00460AA8">
        <w:rPr>
          <w:rFonts w:ascii="微軟正黑體" w:eastAsia="微軟正黑體" w:hAnsi="微軟正黑體" w:cs="Times New Roman" w:hint="eastAsia"/>
          <w:sz w:val="18"/>
          <w:szCs w:val="18"/>
        </w:rPr>
        <w:t xml:space="preserve">. </w:t>
      </w:r>
      <w:r w:rsidR="00460AA8">
        <w:rPr>
          <w:rFonts w:ascii="Times New Roman" w:eastAsia="微軟正黑體" w:hAnsi="Times New Roman" w:cs="Times New Roman"/>
          <w:sz w:val="18"/>
          <w:szCs w:val="18"/>
        </w:rPr>
        <w:t>There are</w:t>
      </w:r>
      <w:r w:rsidR="00460AA8" w:rsidRPr="00460AA8">
        <w:rPr>
          <w:rFonts w:ascii="Times New Roman" w:eastAsia="微軟正黑體" w:hAnsi="Times New Roman" w:cs="Times New Roman"/>
          <w:sz w:val="18"/>
          <w:szCs w:val="18"/>
        </w:rPr>
        <w:t xml:space="preserve"> </w:t>
      </w:r>
      <w:r w:rsidR="00460AA8">
        <w:rPr>
          <w:rFonts w:ascii="Times New Roman" w:eastAsia="微軟正黑體" w:hAnsi="Times New Roman" w:cs="Times New Roman"/>
          <w:sz w:val="18"/>
          <w:szCs w:val="18"/>
        </w:rPr>
        <w:t xml:space="preserve">many </w:t>
      </w:r>
      <w:r w:rsidR="009D64E1" w:rsidRPr="009D64E1">
        <w:rPr>
          <w:rFonts w:ascii="Times New Roman" w:eastAsia="微軟正黑體" w:hAnsi="Times New Roman" w:cs="Times New Roman"/>
          <w:sz w:val="18"/>
          <w:szCs w:val="18"/>
        </w:rPr>
        <w:t xml:space="preserve">significantly </w:t>
      </w:r>
      <w:r w:rsidR="00460AA8">
        <w:rPr>
          <w:rFonts w:ascii="Times New Roman" w:eastAsia="微軟正黑體" w:hAnsi="Times New Roman" w:cs="Times New Roman"/>
          <w:sz w:val="18"/>
          <w:szCs w:val="18"/>
        </w:rPr>
        <w:t xml:space="preserve">changes </w:t>
      </w:r>
      <w:r w:rsidR="009D64E1" w:rsidRPr="009D64E1">
        <w:rPr>
          <w:rFonts w:ascii="Times New Roman" w:eastAsia="微軟正黑體" w:hAnsi="Times New Roman" w:cs="Times New Roman"/>
          <w:sz w:val="18"/>
          <w:szCs w:val="18"/>
        </w:rPr>
        <w:t xml:space="preserve">different from the past, such as </w:t>
      </w:r>
      <w:r w:rsidR="009D64E1">
        <w:rPr>
          <w:rFonts w:ascii="Times New Roman" w:eastAsia="微軟正黑體" w:hAnsi="Times New Roman" w:cs="Times New Roman"/>
          <w:sz w:val="18"/>
          <w:szCs w:val="18"/>
        </w:rPr>
        <w:t xml:space="preserve">target </w:t>
      </w:r>
      <w:r w:rsidR="009D64E1" w:rsidRPr="009D64E1">
        <w:rPr>
          <w:rFonts w:ascii="Times New Roman" w:eastAsia="微軟正黑體" w:hAnsi="Times New Roman" w:cs="Times New Roman"/>
          <w:sz w:val="18"/>
          <w:szCs w:val="18"/>
        </w:rPr>
        <w:t xml:space="preserve">listening </w:t>
      </w:r>
      <w:r w:rsidR="009D64E1">
        <w:rPr>
          <w:rFonts w:ascii="Times New Roman" w:eastAsia="微軟正黑體" w:hAnsi="Times New Roman" w:cs="Times New Roman"/>
          <w:sz w:val="18"/>
          <w:szCs w:val="18"/>
        </w:rPr>
        <w:t>groups</w:t>
      </w:r>
      <w:r w:rsidR="009D64E1" w:rsidRPr="009D64E1">
        <w:rPr>
          <w:rFonts w:ascii="Times New Roman" w:eastAsia="微軟正黑體" w:hAnsi="Times New Roman" w:cs="Times New Roman"/>
          <w:sz w:val="18"/>
          <w:szCs w:val="18"/>
        </w:rPr>
        <w:t>, preferences, and popular songs predictive mode</w:t>
      </w:r>
      <w:r w:rsidR="00E15102">
        <w:rPr>
          <w:rFonts w:ascii="Times New Roman" w:eastAsia="微軟正黑體" w:hAnsi="Times New Roman" w:cs="Times New Roman" w:hint="eastAsia"/>
          <w:sz w:val="18"/>
          <w:szCs w:val="18"/>
        </w:rPr>
        <w:t xml:space="preserve"> </w:t>
      </w:r>
      <w:r w:rsidR="009B659C">
        <w:rPr>
          <w:rFonts w:ascii="Times New Roman" w:eastAsia="微軟正黑體" w:hAnsi="Times New Roman" w:cs="Times New Roman"/>
          <w:sz w:val="18"/>
          <w:szCs w:val="18"/>
        </w:rPr>
        <w:t>etc.</w:t>
      </w:r>
      <w:r w:rsidR="009B659C">
        <w:rPr>
          <w:rFonts w:ascii="微軟正黑體" w:eastAsia="微軟正黑體" w:hAnsi="微軟正黑體" w:cs="Times New Roman" w:hint="eastAsia"/>
          <w:sz w:val="18"/>
          <w:szCs w:val="18"/>
        </w:rPr>
        <w:t xml:space="preserve"> </w:t>
      </w:r>
      <w:r w:rsidR="00546229">
        <w:rPr>
          <w:rFonts w:ascii="Times New Roman" w:eastAsia="微軟正黑體" w:hAnsi="Times New Roman" w:cs="Times New Roman"/>
          <w:sz w:val="18"/>
          <w:szCs w:val="18"/>
        </w:rPr>
        <w:t xml:space="preserve">This study </w:t>
      </w:r>
      <w:r w:rsidR="00546229" w:rsidRPr="00546229">
        <w:rPr>
          <w:rFonts w:ascii="Times New Roman" w:eastAsia="微軟正黑體" w:hAnsi="Times New Roman" w:cs="Times New Roman"/>
          <w:sz w:val="18"/>
          <w:szCs w:val="18"/>
        </w:rPr>
        <w:t>explore</w:t>
      </w:r>
      <w:r w:rsidR="00546229">
        <w:rPr>
          <w:rFonts w:ascii="Times New Roman" w:eastAsia="微軟正黑體" w:hAnsi="Times New Roman" w:cs="Times New Roman"/>
          <w:sz w:val="18"/>
          <w:szCs w:val="18"/>
        </w:rPr>
        <w:t>s</w:t>
      </w:r>
      <w:r w:rsidR="00842489" w:rsidRPr="00842489">
        <w:t xml:space="preserve"> </w:t>
      </w:r>
      <w:r w:rsidR="00842489" w:rsidRPr="00842489">
        <w:rPr>
          <w:rFonts w:ascii="Times New Roman" w:eastAsia="微軟正黑體" w:hAnsi="Times New Roman" w:cs="Times New Roman"/>
          <w:sz w:val="18"/>
          <w:szCs w:val="18"/>
        </w:rPr>
        <w:t>the music industry's development trend in Taiwan</w:t>
      </w:r>
      <w:r w:rsidR="00546229">
        <w:rPr>
          <w:rFonts w:ascii="Times New Roman" w:eastAsia="微軟正黑體" w:hAnsi="Times New Roman" w:cs="Times New Roman"/>
          <w:sz w:val="18"/>
          <w:szCs w:val="18"/>
        </w:rPr>
        <w:t xml:space="preserve"> in this decade. </w:t>
      </w:r>
      <w:r w:rsidR="005D0DA8" w:rsidRPr="005D0DA8">
        <w:rPr>
          <w:rFonts w:ascii="Times New Roman" w:eastAsia="微軟正黑體" w:hAnsi="Times New Roman" w:cs="Times New Roman"/>
          <w:sz w:val="18"/>
          <w:szCs w:val="18"/>
        </w:rPr>
        <w:t xml:space="preserve">The study </w:t>
      </w:r>
      <w:r w:rsidR="00842489">
        <w:rPr>
          <w:rFonts w:ascii="Times New Roman" w:eastAsia="微軟正黑體" w:hAnsi="Times New Roman" w:cs="Times New Roman"/>
          <w:sz w:val="18"/>
          <w:szCs w:val="18"/>
        </w:rPr>
        <w:t>crawls</w:t>
      </w:r>
      <w:r w:rsidR="00842489">
        <w:rPr>
          <w:rFonts w:ascii="Times New Roman" w:eastAsia="微軟正黑體" w:hAnsi="Times New Roman" w:cs="Times New Roman" w:hint="eastAsia"/>
          <w:sz w:val="18"/>
          <w:szCs w:val="18"/>
        </w:rPr>
        <w:t xml:space="preserve"> </w:t>
      </w:r>
      <w:r w:rsidR="00842489">
        <w:rPr>
          <w:rFonts w:ascii="Times New Roman" w:eastAsia="微軟正黑體" w:hAnsi="Times New Roman" w:cs="Times New Roman"/>
          <w:sz w:val="18"/>
          <w:szCs w:val="18"/>
        </w:rPr>
        <w:t>d</w:t>
      </w:r>
      <w:r w:rsidR="00546229">
        <w:rPr>
          <w:rFonts w:ascii="Times New Roman" w:eastAsia="微軟正黑體" w:hAnsi="Times New Roman" w:cs="Times New Roman"/>
          <w:sz w:val="18"/>
          <w:szCs w:val="18"/>
        </w:rPr>
        <w:t>aily top</w:t>
      </w:r>
      <w:r w:rsidR="00546229" w:rsidRPr="00546229">
        <w:rPr>
          <w:rFonts w:ascii="Times New Roman" w:eastAsia="微軟正黑體" w:hAnsi="Times New Roman" w:cs="Times New Roman"/>
          <w:sz w:val="18"/>
          <w:szCs w:val="18"/>
        </w:rPr>
        <w:t xml:space="preserve"> one hundred Chinese pop music</w:t>
      </w:r>
      <w:r w:rsidR="00842489">
        <w:rPr>
          <w:rFonts w:ascii="Times New Roman" w:eastAsia="微軟正黑體" w:hAnsi="Times New Roman" w:cs="Times New Roman"/>
          <w:sz w:val="18"/>
          <w:szCs w:val="18"/>
        </w:rPr>
        <w:t xml:space="preserve"> in </w:t>
      </w:r>
      <w:r w:rsidR="009B659C">
        <w:rPr>
          <w:rFonts w:ascii="Times New Roman" w:eastAsia="微軟正黑體" w:hAnsi="Times New Roman" w:cs="Times New Roman"/>
          <w:sz w:val="18"/>
          <w:szCs w:val="18"/>
        </w:rPr>
        <w:t>KKBOX</w:t>
      </w:r>
      <w:r w:rsidR="00842489" w:rsidRPr="005D0DA8">
        <w:rPr>
          <w:rFonts w:ascii="Times New Roman" w:eastAsia="微軟正黑體" w:hAnsi="Times New Roman" w:cs="Times New Roman"/>
          <w:sz w:val="18"/>
          <w:szCs w:val="18"/>
        </w:rPr>
        <w:t xml:space="preserve"> </w:t>
      </w:r>
      <w:r w:rsidR="00842489">
        <w:rPr>
          <w:rFonts w:ascii="Times New Roman" w:eastAsia="微軟正黑體" w:hAnsi="Times New Roman" w:cs="Times New Roman"/>
          <w:sz w:val="18"/>
          <w:szCs w:val="18"/>
        </w:rPr>
        <w:t>music steaming from year 2005 to year 2015</w:t>
      </w:r>
      <w:r w:rsidR="00460AA8">
        <w:rPr>
          <w:rFonts w:ascii="Times New Roman" w:eastAsia="微軟正黑體" w:hAnsi="Times New Roman" w:cs="Times New Roman"/>
          <w:sz w:val="18"/>
          <w:szCs w:val="18"/>
        </w:rPr>
        <w:t xml:space="preserve">. More than </w:t>
      </w:r>
      <w:r w:rsidR="00546229">
        <w:rPr>
          <w:rFonts w:ascii="Times New Roman" w:eastAsia="微軟正黑體" w:hAnsi="Times New Roman" w:cs="Times New Roman"/>
          <w:sz w:val="18"/>
          <w:szCs w:val="18"/>
        </w:rPr>
        <w:t xml:space="preserve">300,000 songs are collected. </w:t>
      </w:r>
      <w:r w:rsidR="007F6A98">
        <w:rPr>
          <w:rFonts w:ascii="Times New Roman" w:eastAsia="微軟正黑體" w:hAnsi="Times New Roman" w:cs="Times New Roman"/>
          <w:sz w:val="18"/>
          <w:szCs w:val="18"/>
        </w:rPr>
        <w:t>Data</w:t>
      </w:r>
      <w:r w:rsidR="001621BE">
        <w:rPr>
          <w:rFonts w:ascii="Times New Roman" w:eastAsia="微軟正黑體" w:hAnsi="Times New Roman" w:cs="Times New Roman"/>
          <w:sz w:val="18"/>
          <w:szCs w:val="18"/>
        </w:rPr>
        <w:t xml:space="preserve"> analysis shows</w:t>
      </w:r>
      <w:r w:rsidR="005D0DA8" w:rsidRPr="005D0DA8">
        <w:rPr>
          <w:rFonts w:ascii="Times New Roman" w:eastAsia="微軟正黑體" w:hAnsi="Times New Roman" w:cs="Times New Roman"/>
          <w:sz w:val="18"/>
          <w:szCs w:val="18"/>
        </w:rPr>
        <w:t xml:space="preserve"> that the top ten pop</w:t>
      </w:r>
      <w:r w:rsidR="001621BE">
        <w:rPr>
          <w:rFonts w:ascii="Times New Roman" w:eastAsia="微軟正黑體" w:hAnsi="Times New Roman" w:cs="Times New Roman"/>
          <w:sz w:val="18"/>
          <w:szCs w:val="18"/>
        </w:rPr>
        <w:t>ular songs</w:t>
      </w:r>
      <w:r w:rsidR="001621BE">
        <w:rPr>
          <w:rFonts w:ascii="Times New Roman" w:eastAsia="微軟正黑體" w:hAnsi="Times New Roman" w:cs="Times New Roman" w:hint="eastAsia"/>
          <w:sz w:val="18"/>
          <w:szCs w:val="18"/>
        </w:rPr>
        <w:t xml:space="preserve"> are drama theme songs.</w:t>
      </w:r>
      <w:r w:rsidR="001621BE">
        <w:rPr>
          <w:rFonts w:ascii="Times New Roman" w:eastAsia="微軟正黑體" w:hAnsi="Times New Roman" w:cs="Times New Roman"/>
          <w:sz w:val="18"/>
          <w:szCs w:val="18"/>
        </w:rPr>
        <w:t xml:space="preserve"> I</w:t>
      </w:r>
      <w:r w:rsidR="005D0DA8" w:rsidRPr="005D0DA8">
        <w:rPr>
          <w:rFonts w:ascii="Times New Roman" w:eastAsia="微軟正黑體" w:hAnsi="Times New Roman" w:cs="Times New Roman"/>
          <w:sz w:val="18"/>
          <w:szCs w:val="18"/>
        </w:rPr>
        <w:t xml:space="preserve">n addition, </w:t>
      </w:r>
      <w:r w:rsidR="001621BE" w:rsidRPr="001621BE">
        <w:rPr>
          <w:rFonts w:ascii="Times New Roman" w:eastAsia="微軟正黑體" w:hAnsi="Times New Roman" w:cs="Times New Roman"/>
          <w:sz w:val="18"/>
          <w:szCs w:val="18"/>
        </w:rPr>
        <w:t xml:space="preserve">the new </w:t>
      </w:r>
      <w:r w:rsidR="00125400">
        <w:rPr>
          <w:rFonts w:ascii="Times New Roman" w:eastAsia="微軟正黑體" w:hAnsi="Times New Roman" w:cs="Times New Roman"/>
          <w:sz w:val="18"/>
          <w:szCs w:val="18"/>
        </w:rPr>
        <w:t xml:space="preserve">publishing </w:t>
      </w:r>
      <w:r w:rsidR="001621BE">
        <w:rPr>
          <w:rFonts w:ascii="Times New Roman" w:eastAsia="微軟正黑體" w:hAnsi="Times New Roman" w:cs="Times New Roman"/>
          <w:sz w:val="18"/>
          <w:szCs w:val="18"/>
        </w:rPr>
        <w:t xml:space="preserve">pop </w:t>
      </w:r>
      <w:r w:rsidR="001621BE" w:rsidRPr="001621BE">
        <w:rPr>
          <w:rFonts w:ascii="Times New Roman" w:eastAsia="微軟正黑體" w:hAnsi="Times New Roman" w:cs="Times New Roman"/>
          <w:sz w:val="18"/>
          <w:szCs w:val="18"/>
        </w:rPr>
        <w:t>songs ha</w:t>
      </w:r>
      <w:r w:rsidR="001621BE">
        <w:rPr>
          <w:rFonts w:ascii="Times New Roman" w:eastAsia="微軟正黑體" w:hAnsi="Times New Roman" w:cs="Times New Roman"/>
          <w:sz w:val="18"/>
          <w:szCs w:val="18"/>
        </w:rPr>
        <w:t>ve a higher degree of popularity</w:t>
      </w:r>
      <w:r w:rsidR="001621BE" w:rsidRPr="001621BE">
        <w:rPr>
          <w:rFonts w:ascii="Times New Roman" w:eastAsia="微軟正黑體" w:hAnsi="Times New Roman" w:cs="Times New Roman"/>
          <w:sz w:val="18"/>
          <w:szCs w:val="18"/>
        </w:rPr>
        <w:t xml:space="preserve"> </w:t>
      </w:r>
      <w:r w:rsidR="001621BE">
        <w:rPr>
          <w:rFonts w:ascii="Times New Roman" w:eastAsia="微軟正黑體" w:hAnsi="Times New Roman" w:cs="Times New Roman"/>
          <w:sz w:val="18"/>
          <w:szCs w:val="18"/>
        </w:rPr>
        <w:t>among music streaming listeners.</w:t>
      </w:r>
      <w:r w:rsidR="001621BE" w:rsidRPr="001621BE">
        <w:rPr>
          <w:rFonts w:ascii="Times New Roman" w:eastAsia="微軟正黑體" w:hAnsi="Times New Roman" w:cs="Times New Roman"/>
          <w:sz w:val="18"/>
          <w:szCs w:val="18"/>
        </w:rPr>
        <w:t xml:space="preserve"> </w:t>
      </w:r>
      <w:r w:rsidR="007846B6">
        <w:rPr>
          <w:rFonts w:ascii="Times New Roman" w:eastAsia="微軟正黑體" w:hAnsi="Times New Roman" w:cs="Times New Roman"/>
          <w:sz w:val="18"/>
          <w:szCs w:val="18"/>
        </w:rPr>
        <w:t>The finding of this stud</w:t>
      </w:r>
      <w:r w:rsidR="00DB0A0E">
        <w:rPr>
          <w:rFonts w:ascii="Times New Roman" w:eastAsia="微軟正黑體" w:hAnsi="Times New Roman" w:cs="Times New Roman"/>
          <w:sz w:val="18"/>
          <w:szCs w:val="18"/>
        </w:rPr>
        <w:t xml:space="preserve">y may support the </w:t>
      </w:r>
      <w:r w:rsidR="005D0DA8" w:rsidRPr="005D0DA8">
        <w:rPr>
          <w:rFonts w:ascii="Times New Roman" w:eastAsia="微軟正黑體" w:hAnsi="Times New Roman" w:cs="Times New Roman"/>
          <w:sz w:val="18"/>
          <w:szCs w:val="18"/>
        </w:rPr>
        <w:t xml:space="preserve">music </w:t>
      </w:r>
      <w:r w:rsidR="00DB0A0E">
        <w:rPr>
          <w:rFonts w:ascii="Times New Roman" w:eastAsia="微軟正黑體" w:hAnsi="Times New Roman" w:cs="Times New Roman"/>
          <w:sz w:val="18"/>
          <w:szCs w:val="18"/>
        </w:rPr>
        <w:t xml:space="preserve">streaming </w:t>
      </w:r>
      <w:r w:rsidR="005D0DA8" w:rsidRPr="005D0DA8">
        <w:rPr>
          <w:rFonts w:ascii="Times New Roman" w:eastAsia="微軟正黑體" w:hAnsi="Times New Roman" w:cs="Times New Roman"/>
          <w:sz w:val="18"/>
          <w:szCs w:val="18"/>
        </w:rPr>
        <w:t xml:space="preserve">to </w:t>
      </w:r>
      <w:r w:rsidR="007846B6">
        <w:rPr>
          <w:rFonts w:ascii="Times New Roman" w:eastAsia="微軟正黑體" w:hAnsi="Times New Roman" w:cs="Times New Roman"/>
          <w:sz w:val="18"/>
          <w:szCs w:val="18"/>
        </w:rPr>
        <w:t>better understand their listeners</w:t>
      </w:r>
      <w:r w:rsidR="00DB0A0E">
        <w:rPr>
          <w:rFonts w:ascii="Times New Roman" w:eastAsia="微軟正黑體" w:hAnsi="Times New Roman" w:cs="Times New Roman"/>
          <w:sz w:val="18"/>
          <w:szCs w:val="18"/>
        </w:rPr>
        <w:t>, and to provide a guide reference for</w:t>
      </w:r>
      <w:r w:rsidR="005D0DA8" w:rsidRPr="005D0DA8">
        <w:rPr>
          <w:rFonts w:ascii="Times New Roman" w:eastAsia="微軟正黑體" w:hAnsi="Times New Roman" w:cs="Times New Roman"/>
          <w:sz w:val="18"/>
          <w:szCs w:val="18"/>
        </w:rPr>
        <w:t xml:space="preserve"> the tradit</w:t>
      </w:r>
      <w:r w:rsidR="00DB0A0E">
        <w:rPr>
          <w:rFonts w:ascii="Times New Roman" w:eastAsia="微軟正黑體" w:hAnsi="Times New Roman" w:cs="Times New Roman"/>
          <w:sz w:val="18"/>
          <w:szCs w:val="18"/>
        </w:rPr>
        <w:t>ional music industry</w:t>
      </w:r>
      <w:r w:rsidR="005D0DA8" w:rsidRPr="005D0DA8">
        <w:rPr>
          <w:rFonts w:ascii="Times New Roman" w:eastAsia="微軟正黑體" w:hAnsi="Times New Roman" w:cs="Times New Roman"/>
          <w:sz w:val="18"/>
          <w:szCs w:val="18"/>
        </w:rPr>
        <w:t>.</w:t>
      </w:r>
    </w:p>
    <w:p w14:paraId="1C74873C" w14:textId="77777777" w:rsidR="002164DD" w:rsidRPr="007846B6" w:rsidRDefault="002164DD" w:rsidP="002164DD">
      <w:pPr>
        <w:rPr>
          <w:rFonts w:ascii="Times New Roman" w:eastAsia="微軟正黑體" w:hAnsi="Times New Roman" w:cs="Times New Roman"/>
          <w:b/>
          <w:sz w:val="18"/>
          <w:szCs w:val="18"/>
        </w:rPr>
      </w:pPr>
    </w:p>
    <w:p w14:paraId="3D74CF74" w14:textId="526E8460" w:rsidR="008D6C87" w:rsidRDefault="002164DD">
      <w:pPr>
        <w:rPr>
          <w:rFonts w:ascii="Times New Roman" w:eastAsia="微軟正黑體" w:hAnsi="Times New Roman" w:cs="Times New Roman"/>
          <w:sz w:val="18"/>
          <w:szCs w:val="18"/>
        </w:rPr>
      </w:pPr>
      <w:r w:rsidRPr="002261B2">
        <w:rPr>
          <w:rFonts w:ascii="Times New Roman" w:eastAsia="微軟正黑體" w:hAnsi="Times New Roman" w:cs="Times New Roman"/>
          <w:b/>
          <w:sz w:val="18"/>
          <w:szCs w:val="18"/>
        </w:rPr>
        <w:t xml:space="preserve">Keywords: </w:t>
      </w:r>
      <w:r w:rsidR="00D10964">
        <w:rPr>
          <w:rFonts w:ascii="Times New Roman" w:hAnsi="Times New Roman" w:cs="Times New Roman"/>
          <w:sz w:val="18"/>
          <w:szCs w:val="18"/>
          <w:shd w:val="clear" w:color="auto" w:fill="FFFFFF"/>
        </w:rPr>
        <w:t>Chinese pop music</w:t>
      </w:r>
      <w:r w:rsidR="00D10964">
        <w:rPr>
          <w:rFonts w:ascii="Times New Roman" w:eastAsia="微軟正黑體" w:hAnsi="Times New Roman" w:cs="Times New Roman"/>
          <w:sz w:val="18"/>
          <w:szCs w:val="18"/>
        </w:rPr>
        <w:t xml:space="preserve">, </w:t>
      </w:r>
      <w:r w:rsidR="00E24A45">
        <w:rPr>
          <w:rFonts w:ascii="Times New Roman" w:eastAsia="微軟正黑體" w:hAnsi="Times New Roman" w:cs="Times New Roman" w:hint="eastAsia"/>
          <w:sz w:val="18"/>
          <w:szCs w:val="18"/>
        </w:rPr>
        <w:t>T</w:t>
      </w:r>
      <w:r w:rsidR="00E24A45">
        <w:rPr>
          <w:rFonts w:ascii="Times New Roman" w:eastAsia="微軟正黑體" w:hAnsi="Times New Roman" w:cs="Times New Roman"/>
          <w:sz w:val="18"/>
          <w:szCs w:val="18"/>
        </w:rPr>
        <w:t xml:space="preserve">rend analysis, </w:t>
      </w:r>
      <w:proofErr w:type="gramStart"/>
      <w:r w:rsidR="00E24A45">
        <w:rPr>
          <w:rFonts w:ascii="Times New Roman" w:eastAsia="微軟正黑體" w:hAnsi="Times New Roman" w:cs="Times New Roman"/>
          <w:sz w:val="18"/>
          <w:szCs w:val="18"/>
        </w:rPr>
        <w:t>Big</w:t>
      </w:r>
      <w:proofErr w:type="gramEnd"/>
      <w:r w:rsidR="00E24A45">
        <w:rPr>
          <w:rFonts w:ascii="Times New Roman" w:eastAsia="微軟正黑體" w:hAnsi="Times New Roman" w:cs="Times New Roman"/>
          <w:sz w:val="18"/>
          <w:szCs w:val="18"/>
        </w:rPr>
        <w:t xml:space="preserve"> data</w:t>
      </w:r>
      <w:r w:rsidR="00CF7E6D">
        <w:rPr>
          <w:rFonts w:ascii="Times New Roman" w:eastAsia="微軟正黑體" w:hAnsi="Times New Roman" w:cs="Times New Roman"/>
          <w:sz w:val="18"/>
          <w:szCs w:val="18"/>
        </w:rPr>
        <w:t xml:space="preserve">, </w:t>
      </w:r>
      <w:r w:rsidR="00DB0A0E">
        <w:rPr>
          <w:rFonts w:ascii="Times New Roman" w:eastAsia="微軟正黑體" w:hAnsi="Times New Roman" w:cs="Times New Roman"/>
          <w:sz w:val="18"/>
          <w:szCs w:val="18"/>
        </w:rPr>
        <w:t>M</w:t>
      </w:r>
      <w:r w:rsidR="00D10964">
        <w:rPr>
          <w:rFonts w:ascii="Times New Roman" w:eastAsia="微軟正黑體" w:hAnsi="Times New Roman" w:cs="Times New Roman"/>
          <w:sz w:val="18"/>
          <w:szCs w:val="18"/>
        </w:rPr>
        <w:t xml:space="preserve">usic streaming, </w:t>
      </w:r>
      <w:r w:rsidR="009B659C">
        <w:rPr>
          <w:rFonts w:ascii="Times New Roman" w:eastAsia="微軟正黑體" w:hAnsi="Times New Roman" w:cs="Times New Roman"/>
          <w:sz w:val="18"/>
          <w:szCs w:val="18"/>
        </w:rPr>
        <w:t>KKBOX</w:t>
      </w:r>
    </w:p>
    <w:p w14:paraId="74D941CB" w14:textId="77777777" w:rsidR="008D6C87" w:rsidRDefault="008D6C87">
      <w:pPr>
        <w:widowControl/>
        <w:rPr>
          <w:rFonts w:ascii="Times New Roman" w:eastAsia="微軟正黑體" w:hAnsi="Times New Roman" w:cs="Times New Roman"/>
          <w:sz w:val="18"/>
          <w:szCs w:val="18"/>
        </w:rPr>
      </w:pPr>
      <w:r>
        <w:rPr>
          <w:rFonts w:ascii="Times New Roman" w:eastAsia="微軟正黑體" w:hAnsi="Times New Roman" w:cs="Times New Roman"/>
          <w:sz w:val="18"/>
          <w:szCs w:val="18"/>
        </w:rPr>
        <w:br w:type="page"/>
      </w:r>
    </w:p>
    <w:p w14:paraId="6B1BB31D" w14:textId="3443FC3E" w:rsidR="00BC6673" w:rsidRPr="00AD086D" w:rsidRDefault="00BC6673" w:rsidP="00AD086D">
      <w:pPr>
        <w:topLinePunct/>
        <w:adjustRightInd w:val="0"/>
        <w:snapToGrid w:val="0"/>
        <w:spacing w:line="360" w:lineRule="exact"/>
        <w:ind w:firstLine="425"/>
        <w:jc w:val="both"/>
        <w:rPr>
          <w:rFonts w:ascii="Songti TC Regular" w:eastAsia="Songti TC Regular" w:hAnsi="Songti TC Regular" w:cs="Times New Roman"/>
          <w:sz w:val="21"/>
          <w:szCs w:val="20"/>
        </w:rPr>
      </w:pPr>
      <w:r w:rsidRPr="00AD086D">
        <w:rPr>
          <w:rFonts w:ascii="Songti TC Regular" w:eastAsia="Songti TC Regular" w:hAnsi="Songti TC Regular" w:cs="Times New Roman" w:hint="eastAsia"/>
          <w:sz w:val="21"/>
          <w:szCs w:val="20"/>
        </w:rPr>
        <w:lastRenderedPageBreak/>
        <w:t>過去判斷歌曲是否暢銷的方式，不外乎是藉由唱片銷售數字統計以及抽樣</w:t>
      </w:r>
      <w:r w:rsidR="00482053" w:rsidRPr="00AD086D">
        <w:rPr>
          <w:rFonts w:ascii="Songti TC Regular" w:eastAsia="Songti TC Regular" w:hAnsi="Songti TC Regular" w:cs="Times New Roman" w:hint="eastAsia"/>
          <w:sz w:val="21"/>
          <w:szCs w:val="20"/>
        </w:rPr>
        <w:t>調查。但隨著大數據時代的來臨、數位串流音樂的興起，決定</w:t>
      </w:r>
      <w:r w:rsidRPr="00AD086D">
        <w:rPr>
          <w:rFonts w:ascii="Songti TC Regular" w:eastAsia="Songti TC Regular" w:hAnsi="Songti TC Regular" w:cs="Times New Roman" w:hint="eastAsia"/>
          <w:sz w:val="21"/>
          <w:szCs w:val="20"/>
        </w:rPr>
        <w:t>一首歌曲是否為「金曲」的方式逐漸的在轉變，從影音社群（如YouTube、</w:t>
      </w:r>
      <w:proofErr w:type="spellStart"/>
      <w:r w:rsidRPr="00AD086D">
        <w:rPr>
          <w:rFonts w:ascii="Songti TC Regular" w:eastAsia="Songti TC Regular" w:hAnsi="Songti TC Regular" w:cs="Times New Roman" w:hint="eastAsia"/>
          <w:sz w:val="21"/>
          <w:szCs w:val="20"/>
        </w:rPr>
        <w:t>SoundCloud</w:t>
      </w:r>
      <w:proofErr w:type="spellEnd"/>
      <w:r w:rsidRPr="00AD086D">
        <w:rPr>
          <w:rFonts w:ascii="Songti TC Regular" w:eastAsia="Songti TC Regular" w:hAnsi="Songti TC Regular" w:cs="Times New Roman" w:hint="eastAsia"/>
          <w:sz w:val="21"/>
          <w:szCs w:val="20"/>
        </w:rPr>
        <w:t>）、音樂串流媒體（如KKBOX、</w:t>
      </w:r>
      <w:proofErr w:type="spellStart"/>
      <w:r w:rsidRPr="00AD086D">
        <w:rPr>
          <w:rFonts w:ascii="Songti TC Regular" w:eastAsia="Songti TC Regular" w:hAnsi="Songti TC Regular" w:cs="Times New Roman" w:hint="eastAsia"/>
          <w:sz w:val="21"/>
          <w:szCs w:val="20"/>
        </w:rPr>
        <w:t>Spotify</w:t>
      </w:r>
      <w:proofErr w:type="spellEnd"/>
      <w:r w:rsidRPr="00AD086D">
        <w:rPr>
          <w:rFonts w:ascii="Songti TC Regular" w:eastAsia="Songti TC Regular" w:hAnsi="Songti TC Regular" w:cs="Times New Roman" w:hint="eastAsia"/>
          <w:sz w:val="21"/>
          <w:szCs w:val="20"/>
        </w:rPr>
        <w:t>）以及網路電台（如Pandora）等音樂提供平台所產生的大量聽眾收聽資訊，已經改變了各大音樂排行榜判斷熱門音樂曲目 的演算法</w:t>
      </w:r>
      <w:r w:rsidR="007E3A17" w:rsidRPr="00AD086D">
        <w:rPr>
          <w:rFonts w:ascii="Songti TC Regular" w:eastAsia="Songti TC Regular" w:hAnsi="Songti TC Regular" w:cs="Times New Roman" w:hint="eastAsia"/>
          <w:sz w:val="21"/>
          <w:szCs w:val="20"/>
        </w:rPr>
        <w:t>，</w:t>
      </w:r>
      <w:r w:rsidRPr="00AD086D">
        <w:rPr>
          <w:rFonts w:ascii="Songti TC Regular" w:eastAsia="Songti TC Regular" w:hAnsi="Songti TC Regular" w:cs="Times New Roman" w:hint="eastAsia"/>
          <w:sz w:val="21"/>
          <w:szCs w:val="20"/>
        </w:rPr>
        <w:t>甚至改變了音樂產業的行銷與營運方式</w:t>
      </w:r>
      <w:r w:rsidR="00330811">
        <w:rPr>
          <w:rFonts w:ascii="Songti TC Regular" w:eastAsia="Songti TC Regular" w:hAnsi="Songti TC Regular" w:cs="Times New Roman"/>
          <w:sz w:val="21"/>
          <w:szCs w:val="20"/>
        </w:rPr>
        <w:fldChar w:fldCharType="begin"/>
      </w:r>
      <w:r w:rsidR="00330811">
        <w:rPr>
          <w:rFonts w:ascii="Songti TC Regular" w:eastAsia="Songti TC Regular" w:hAnsi="Songti TC Regular" w:cs="Times New Roman"/>
          <w:sz w:val="21"/>
          <w:szCs w:val="20"/>
        </w:rPr>
        <w:instrText xml:space="preserve"> ADDIN EN.CITE &lt;EndNote&gt;&lt;Cite&gt;&lt;Author&gt;Fong&lt;/Author&gt;&lt;Year&gt;2014&lt;/Year&gt;&lt;RecNum&gt;16&lt;/RecNum&gt;&lt;DisplayText&gt;(Fong, 2014)&lt;/DisplayText&gt;&lt;record&gt;&lt;rec-number&gt;16&lt;/rec-number&gt;&lt;foreign-keys&gt;&lt;key app="EN" db-id="fvsrvf5aawr20peptwuxra5ct0ewexrpr52z" timestamp="1427204178"&gt;16&lt;/key&gt;&lt;/foreign-keys&gt;&lt;ref-type name="Web Page"&gt;12&lt;/ref-type&gt;&lt;contributors&gt;&lt;authors&gt;&lt;author&gt;Darius Fong&lt;/author&gt;&lt;/authors&gt;&lt;/contributors&gt;&lt;titles&gt;&lt;title&gt;How big data can change the music industry&lt;/title&gt;&lt;/titles&gt;&lt;dates&gt;&lt;year&gt;2014&lt;/year&gt;&lt;/dates&gt;&lt;urls&gt;&lt;related-urls&gt;&lt;url&gt;http://venturebeat.com/2014/12/18/how-big-data-can-change-the-music-industry/&lt;/url&gt;&lt;/related-urls&gt;&lt;/urls&gt;&lt;/record&gt;&lt;/Cite&gt;&lt;/EndNote&gt;</w:instrText>
      </w:r>
      <w:r w:rsidR="00330811">
        <w:rPr>
          <w:rFonts w:ascii="Songti TC Regular" w:eastAsia="Songti TC Regular" w:hAnsi="Songti TC Regular" w:cs="Times New Roman"/>
          <w:sz w:val="21"/>
          <w:szCs w:val="20"/>
        </w:rPr>
        <w:fldChar w:fldCharType="separate"/>
      </w:r>
      <w:r w:rsidR="00330811">
        <w:rPr>
          <w:rFonts w:ascii="Songti TC Regular" w:eastAsia="Songti TC Regular" w:hAnsi="Songti TC Regular" w:cs="Times New Roman"/>
          <w:noProof/>
          <w:sz w:val="21"/>
          <w:szCs w:val="20"/>
        </w:rPr>
        <w:t>(Fong, 2014)</w:t>
      </w:r>
      <w:r w:rsidR="00330811">
        <w:rPr>
          <w:rFonts w:ascii="Songti TC Regular" w:eastAsia="Songti TC Regular" w:hAnsi="Songti TC Regular" w:cs="Times New Roman"/>
          <w:sz w:val="21"/>
          <w:szCs w:val="20"/>
        </w:rPr>
        <w:fldChar w:fldCharType="end"/>
      </w:r>
      <w:r w:rsidRPr="00AD086D">
        <w:rPr>
          <w:rFonts w:ascii="Songti TC Regular" w:eastAsia="Songti TC Regular" w:hAnsi="Songti TC Regular" w:cs="Times New Roman" w:hint="eastAsia"/>
          <w:sz w:val="21"/>
          <w:szCs w:val="20"/>
        </w:rPr>
        <w:t>。如美國指標性的音樂雜誌告示牌，其排行榜改變過去只統計唱片銷售數字及廣播播放次數決定排行榜順序</w:t>
      </w:r>
      <w:r w:rsidR="007E3A17" w:rsidRPr="00AD086D">
        <w:rPr>
          <w:rFonts w:ascii="Songti TC Regular" w:eastAsia="Songti TC Regular" w:hAnsi="Songti TC Regular" w:cs="Times New Roman" w:hint="eastAsia"/>
          <w:sz w:val="21"/>
          <w:szCs w:val="20"/>
        </w:rPr>
        <w:t>，</w:t>
      </w:r>
      <w:r w:rsidRPr="00AD086D">
        <w:rPr>
          <w:rFonts w:ascii="Songti TC Regular" w:eastAsia="Songti TC Regular" w:hAnsi="Songti TC Regular" w:cs="Times New Roman" w:hint="eastAsia"/>
          <w:sz w:val="21"/>
          <w:szCs w:val="20"/>
        </w:rPr>
        <w:t>他們開始加入網入社群網路與</w:t>
      </w:r>
      <w:r w:rsidR="007E3A17" w:rsidRPr="00AD086D">
        <w:rPr>
          <w:rFonts w:ascii="Songti TC Regular" w:eastAsia="Songti TC Regular" w:hAnsi="Songti TC Regular" w:cs="Times New Roman" w:hint="eastAsia"/>
          <w:sz w:val="21"/>
          <w:szCs w:val="20"/>
        </w:rPr>
        <w:t>音樂</w:t>
      </w:r>
      <w:r w:rsidRPr="00AD086D">
        <w:rPr>
          <w:rFonts w:ascii="Songti TC Regular" w:eastAsia="Songti TC Regular" w:hAnsi="Songti TC Regular" w:cs="Times New Roman" w:hint="eastAsia"/>
          <w:sz w:val="21"/>
          <w:szCs w:val="20"/>
        </w:rPr>
        <w:t>串流媒體</w:t>
      </w:r>
      <w:r w:rsidR="007E3A17" w:rsidRPr="00AD086D">
        <w:rPr>
          <w:rFonts w:ascii="Songti TC Regular" w:eastAsia="Songti TC Regular" w:hAnsi="Songti TC Regular" w:cs="Times New Roman" w:hint="eastAsia"/>
          <w:sz w:val="21"/>
          <w:szCs w:val="20"/>
        </w:rPr>
        <w:t>（</w:t>
      </w:r>
      <w:r w:rsidRPr="00AD086D">
        <w:rPr>
          <w:rFonts w:ascii="Songti TC Regular" w:eastAsia="Songti TC Regular" w:hAnsi="Songti TC Regular" w:cs="Times New Roman" w:hint="eastAsia"/>
          <w:sz w:val="21"/>
          <w:szCs w:val="20"/>
        </w:rPr>
        <w:t>如</w:t>
      </w:r>
      <w:r w:rsidRPr="00AD086D">
        <w:rPr>
          <w:rFonts w:ascii="Songti TC Regular" w:eastAsia="Songti TC Regular" w:hAnsi="Songti TC Regular" w:cs="Times New Roman"/>
          <w:sz w:val="21"/>
          <w:szCs w:val="20"/>
        </w:rPr>
        <w:t>YouTube</w:t>
      </w:r>
      <w:r w:rsidRPr="00AD086D">
        <w:rPr>
          <w:rFonts w:ascii="Songti TC Regular" w:eastAsia="Songti TC Regular" w:hAnsi="Songti TC Regular" w:cs="Times New Roman" w:hint="eastAsia"/>
          <w:sz w:val="21"/>
          <w:szCs w:val="20"/>
        </w:rPr>
        <w:t>、</w:t>
      </w:r>
      <w:proofErr w:type="spellStart"/>
      <w:r w:rsidR="007E3A17" w:rsidRPr="00AD086D">
        <w:rPr>
          <w:rFonts w:ascii="Songti TC Regular" w:eastAsia="Songti TC Regular" w:hAnsi="Songti TC Regular" w:cs="Times New Roman"/>
          <w:sz w:val="21"/>
          <w:szCs w:val="20"/>
        </w:rPr>
        <w:t>Spotify</w:t>
      </w:r>
      <w:proofErr w:type="spellEnd"/>
      <w:r w:rsidR="007E3A17" w:rsidRPr="00AD086D">
        <w:rPr>
          <w:rFonts w:ascii="Songti TC Regular" w:eastAsia="Songti TC Regular" w:hAnsi="Songti TC Regular" w:cs="Times New Roman" w:hint="eastAsia"/>
          <w:sz w:val="21"/>
          <w:szCs w:val="20"/>
        </w:rPr>
        <w:t>）</w:t>
      </w:r>
      <w:r w:rsidRPr="00AD086D">
        <w:rPr>
          <w:rFonts w:ascii="Songti TC Regular" w:eastAsia="Songti TC Regular" w:hAnsi="Songti TC Regular" w:cs="Times New Roman" w:hint="eastAsia"/>
          <w:sz w:val="21"/>
          <w:szCs w:val="20"/>
        </w:rPr>
        <w:t>上龐大的使用者播放資料</w:t>
      </w:r>
      <w:r w:rsidR="007E3A17" w:rsidRPr="00AD086D">
        <w:rPr>
          <w:rFonts w:ascii="Songti TC Regular" w:eastAsia="Songti TC Regular" w:hAnsi="Songti TC Regular" w:cs="Times New Roman" w:hint="eastAsia"/>
          <w:sz w:val="21"/>
          <w:szCs w:val="20"/>
        </w:rPr>
        <w:t>，</w:t>
      </w:r>
      <w:r w:rsidRPr="00AD086D">
        <w:rPr>
          <w:rFonts w:ascii="Songti TC Regular" w:eastAsia="Songti TC Regular" w:hAnsi="Songti TC Regular" w:cs="Times New Roman" w:hint="eastAsia"/>
          <w:sz w:val="21"/>
          <w:szCs w:val="20"/>
        </w:rPr>
        <w:t>改變排名的演算法</w:t>
      </w:r>
      <w:r w:rsidR="007E3A17" w:rsidRPr="00AD086D">
        <w:rPr>
          <w:rFonts w:ascii="Songti TC Regular" w:eastAsia="Songti TC Regular" w:hAnsi="Songti TC Regular" w:cs="Times New Roman" w:hint="eastAsia"/>
          <w:sz w:val="21"/>
          <w:szCs w:val="20"/>
        </w:rPr>
        <w:t>，</w:t>
      </w:r>
      <w:r w:rsidRPr="00AD086D">
        <w:rPr>
          <w:rFonts w:ascii="Songti TC Regular" w:eastAsia="Songti TC Regular" w:hAnsi="Songti TC Regular" w:cs="Times New Roman" w:hint="eastAsia"/>
          <w:sz w:val="21"/>
          <w:szCs w:val="20"/>
        </w:rPr>
        <w:t>找到真正的「金曲」。</w:t>
      </w:r>
      <w:r w:rsidRPr="00AD086D">
        <w:rPr>
          <w:rFonts w:ascii="Songti TC Regular" w:eastAsia="Songti TC Regular" w:hAnsi="Songti TC Regular" w:cs="Times New Roman"/>
          <w:sz w:val="21"/>
          <w:szCs w:val="20"/>
        </w:rPr>
        <w:t xml:space="preserve"> </w:t>
      </w:r>
    </w:p>
    <w:p w14:paraId="3D3A38DC" w14:textId="1674A317" w:rsidR="007E3A17" w:rsidRPr="00AD086D" w:rsidRDefault="007E3A17" w:rsidP="00AD086D">
      <w:pPr>
        <w:topLinePunct/>
        <w:adjustRightInd w:val="0"/>
        <w:snapToGrid w:val="0"/>
        <w:spacing w:line="360" w:lineRule="exact"/>
        <w:ind w:firstLine="425"/>
        <w:jc w:val="both"/>
        <w:rPr>
          <w:rFonts w:ascii="Songti TC Regular" w:eastAsia="Songti TC Regular" w:hAnsi="Songti TC Regular" w:cs="Times New Roman"/>
          <w:sz w:val="21"/>
          <w:szCs w:val="20"/>
        </w:rPr>
      </w:pPr>
      <w:r w:rsidRPr="00AD086D">
        <w:rPr>
          <w:rFonts w:ascii="Songti TC Regular" w:eastAsia="Songti TC Regular" w:hAnsi="Songti TC Regular" w:cs="Times New Roman" w:hint="eastAsia"/>
          <w:sz w:val="21"/>
          <w:szCs w:val="20"/>
        </w:rPr>
        <w:t>根據文化部</w:t>
      </w:r>
      <w:r w:rsidRPr="00AD086D">
        <w:rPr>
          <w:rFonts w:ascii="Songti TC Regular" w:eastAsia="Songti TC Regular" w:hAnsi="Songti TC Regular" w:cs="Times New Roman"/>
          <w:sz w:val="21"/>
          <w:szCs w:val="20"/>
        </w:rPr>
        <w:t xml:space="preserve"> 2012 </w:t>
      </w:r>
      <w:r w:rsidRPr="00AD086D">
        <w:rPr>
          <w:rFonts w:ascii="Songti TC Regular" w:eastAsia="Songti TC Regular" w:hAnsi="Songti TC Regular" w:cs="Times New Roman" w:hint="eastAsia"/>
          <w:sz w:val="21"/>
          <w:szCs w:val="20"/>
        </w:rPr>
        <w:t>台灣流行音樂產業報告</w:t>
      </w:r>
      <w:r w:rsidR="00330811">
        <w:rPr>
          <w:rFonts w:ascii="Songti TC Regular" w:eastAsia="Songti TC Regular" w:hAnsi="Songti TC Regular" w:cs="Times New Roman"/>
          <w:sz w:val="21"/>
          <w:szCs w:val="20"/>
        </w:rPr>
        <w:fldChar w:fldCharType="begin"/>
      </w:r>
      <w:r w:rsidR="00330811">
        <w:rPr>
          <w:rFonts w:ascii="Songti TC Regular" w:eastAsia="Songti TC Regular" w:hAnsi="Songti TC Regular" w:cs="Times New Roman"/>
          <w:sz w:val="21"/>
          <w:szCs w:val="20"/>
        </w:rPr>
        <w:instrText xml:space="preserve"> ADDIN EN.CITE &lt;EndNote&gt;&lt;Cite&gt;&lt;Author&gt;張崇仁&lt;/Author&gt;&lt;Year&gt;2013&lt;/Year&gt;&lt;RecNum&gt;18&lt;/RecNum&gt;&lt;DisplayText&gt;(張崇仁, 2013)&lt;/DisplayText&gt;&lt;record&gt;&lt;rec-number&gt;18&lt;/rec-number&gt;&lt;foreign-keys&gt;&lt;key app="EN" db-id="fvsrvf5aawr20peptwuxra5ct0ewexrpr52z" timestamp="1427211848"&gt;18&lt;/key&gt;&lt;/foreign-keys&gt;&lt;ref-type name="Book"&gt;6&lt;/ref-type&gt;&lt;contributors&gt;&lt;authors&gt;&lt;author&gt;張崇仁&lt;/author&gt;&lt;/authors&gt;&lt;/contributors&gt;&lt;titles&gt;&lt;title&gt;101 年流行音樂產業調查報告&amp;#xD;TAIWAN POP MUSIC INDUSTRY SURVEY 2012&lt;/title&gt;&lt;/titles&gt;&lt;dates&gt;&lt;year&gt;2013&lt;/year&gt;&lt;/dates&gt;&lt;publisher&gt;文化部影視及流行音樂產業局&lt;/publisher&gt;&lt;urls&gt;&lt;/urls&gt;&lt;/record&gt;&lt;/Cite&gt;&lt;/EndNote&gt;</w:instrText>
      </w:r>
      <w:r w:rsidR="00330811">
        <w:rPr>
          <w:rFonts w:ascii="Songti TC Regular" w:eastAsia="Songti TC Regular" w:hAnsi="Songti TC Regular" w:cs="Times New Roman"/>
          <w:sz w:val="21"/>
          <w:szCs w:val="20"/>
        </w:rPr>
        <w:fldChar w:fldCharType="separate"/>
      </w:r>
      <w:r w:rsidR="00330811">
        <w:rPr>
          <w:rFonts w:ascii="Songti TC Regular" w:eastAsia="Songti TC Regular" w:hAnsi="Songti TC Regular" w:cs="Times New Roman"/>
          <w:noProof/>
          <w:sz w:val="21"/>
          <w:szCs w:val="20"/>
        </w:rPr>
        <w:t>(張崇仁, 2013)</w:t>
      </w:r>
      <w:r w:rsidR="00330811">
        <w:rPr>
          <w:rFonts w:ascii="Songti TC Regular" w:eastAsia="Songti TC Regular" w:hAnsi="Songti TC Regular" w:cs="Times New Roman"/>
          <w:sz w:val="21"/>
          <w:szCs w:val="20"/>
        </w:rPr>
        <w:fldChar w:fldCharType="end"/>
      </w:r>
      <w:r w:rsidRPr="00AD086D">
        <w:rPr>
          <w:rFonts w:ascii="Songti TC Regular" w:eastAsia="Songti TC Regular" w:hAnsi="Songti TC Regular" w:cs="Times New Roman" w:hint="eastAsia"/>
          <w:sz w:val="21"/>
          <w:szCs w:val="20"/>
        </w:rPr>
        <w:t>，台灣的唱片產業主要分為四個構面：唱片銷售、數位音樂、現場演出、音樂版權應用。其中，經營有聲出版業者經營數位音樂者所佔的比例為</w:t>
      </w:r>
      <w:r w:rsidRPr="00AD086D">
        <w:rPr>
          <w:rFonts w:ascii="Songti TC Regular" w:eastAsia="Songti TC Regular" w:hAnsi="Songti TC Regular" w:cs="Times New Roman"/>
          <w:sz w:val="21"/>
          <w:szCs w:val="20"/>
        </w:rPr>
        <w:t>74%</w:t>
      </w:r>
      <w:r w:rsidRPr="00AD086D">
        <w:rPr>
          <w:rFonts w:ascii="Songti TC Regular" w:eastAsia="Songti TC Regular" w:hAnsi="Songti TC Regular" w:cs="Times New Roman" w:hint="eastAsia"/>
          <w:sz w:val="21"/>
          <w:szCs w:val="20"/>
        </w:rPr>
        <w:t>，其總產值達</w:t>
      </w:r>
      <w:r w:rsidRPr="00AD086D">
        <w:rPr>
          <w:rFonts w:ascii="Songti TC Regular" w:eastAsia="Songti TC Regular" w:hAnsi="Songti TC Regular" w:cs="Times New Roman"/>
          <w:sz w:val="21"/>
          <w:szCs w:val="20"/>
        </w:rPr>
        <w:t xml:space="preserve"> 17.76 </w:t>
      </w:r>
      <w:r w:rsidRPr="00AD086D">
        <w:rPr>
          <w:rFonts w:ascii="Songti TC Regular" w:eastAsia="Songti TC Regular" w:hAnsi="Songti TC Regular" w:cs="Times New Roman" w:hint="eastAsia"/>
          <w:sz w:val="21"/>
          <w:szCs w:val="20"/>
        </w:rPr>
        <w:t>億。在經營數位音樂者</w:t>
      </w:r>
      <w:r w:rsidRPr="00AD086D">
        <w:rPr>
          <w:rFonts w:ascii="Songti TC Regular" w:eastAsia="Songti TC Regular" w:hAnsi="Songti TC Regular" w:cs="Times New Roman"/>
          <w:sz w:val="21"/>
          <w:szCs w:val="20"/>
        </w:rPr>
        <w:t xml:space="preserve"> 89.19%</w:t>
      </w:r>
      <w:r w:rsidRPr="00AD086D">
        <w:rPr>
          <w:rFonts w:ascii="Songti TC Regular" w:eastAsia="Songti TC Regular" w:hAnsi="Songti TC Regular" w:cs="Times New Roman" w:hint="eastAsia"/>
          <w:sz w:val="21"/>
          <w:szCs w:val="20"/>
        </w:rPr>
        <w:t>有「</w:t>
      </w:r>
      <w:r w:rsidRPr="00AD086D">
        <w:rPr>
          <w:rFonts w:ascii="Songti TC Regular" w:eastAsia="Songti TC Regular" w:hAnsi="Songti TC Regular" w:cs="Times New Roman"/>
          <w:sz w:val="21"/>
          <w:szCs w:val="20"/>
        </w:rPr>
        <w:t>Internet</w:t>
      </w:r>
      <w:r w:rsidRPr="00AD086D">
        <w:rPr>
          <w:rFonts w:ascii="Songti TC Regular" w:eastAsia="Songti TC Regular" w:hAnsi="Songti TC Regular" w:cs="Times New Roman" w:hint="eastAsia"/>
          <w:sz w:val="21"/>
          <w:szCs w:val="20"/>
        </w:rPr>
        <w:t>」相關業務，並且全數皆有與</w:t>
      </w:r>
      <w:r w:rsidRPr="00AD086D">
        <w:rPr>
          <w:rFonts w:ascii="Songti TC Regular" w:eastAsia="Songti TC Regular" w:hAnsi="Songti TC Regular" w:cs="Times New Roman"/>
          <w:sz w:val="21"/>
          <w:szCs w:val="20"/>
        </w:rPr>
        <w:t>KKBOX</w:t>
      </w:r>
      <w:r w:rsidRPr="00AD086D">
        <w:rPr>
          <w:rFonts w:ascii="Songti TC Regular" w:eastAsia="Songti TC Regular" w:hAnsi="Songti TC Regular" w:cs="Times New Roman" w:hint="eastAsia"/>
          <w:sz w:val="21"/>
          <w:szCs w:val="20"/>
        </w:rPr>
        <w:t>合作。</w:t>
      </w:r>
      <w:r w:rsidRPr="00AD086D">
        <w:rPr>
          <w:rFonts w:ascii="Songti TC Regular" w:eastAsia="Songti TC Regular" w:hAnsi="Songti TC Regular" w:cs="Times New Roman"/>
          <w:sz w:val="21"/>
          <w:szCs w:val="20"/>
        </w:rPr>
        <w:t xml:space="preserve"> </w:t>
      </w:r>
    </w:p>
    <w:p w14:paraId="7258A899" w14:textId="77777777" w:rsidR="00411D42" w:rsidRPr="00AD086D" w:rsidRDefault="00411D42" w:rsidP="00AD086D">
      <w:pPr>
        <w:topLinePunct/>
        <w:adjustRightInd w:val="0"/>
        <w:snapToGrid w:val="0"/>
        <w:spacing w:line="360" w:lineRule="exact"/>
        <w:ind w:firstLine="425"/>
        <w:jc w:val="both"/>
        <w:rPr>
          <w:rFonts w:ascii="Songti TC Regular" w:eastAsia="Songti TC Regular" w:hAnsi="Songti TC Regular" w:cs="Times New Roman"/>
          <w:sz w:val="21"/>
          <w:szCs w:val="20"/>
        </w:rPr>
      </w:pPr>
      <w:r w:rsidRPr="00AD086D">
        <w:rPr>
          <w:rFonts w:ascii="Songti TC Regular" w:eastAsia="Songti TC Regular" w:hAnsi="Songti TC Regular" w:cs="Times New Roman" w:hint="eastAsia"/>
          <w:sz w:val="21"/>
          <w:szCs w:val="20"/>
        </w:rPr>
        <w:t>為了解華語流行音樂之趨勢，本研究將採用KKBOX</w:t>
      </w:r>
      <w:r w:rsidRPr="00AD086D">
        <w:rPr>
          <w:rFonts w:ascii="Songti TC Regular" w:eastAsia="Songti TC Regular" w:hAnsi="Songti TC Regular" w:cs="Times New Roman"/>
          <w:sz w:val="21"/>
          <w:szCs w:val="20"/>
        </w:rPr>
        <w:t>每日華語流行音樂前一百名排行榜</w:t>
      </w:r>
      <w:r w:rsidRPr="00AD086D">
        <w:rPr>
          <w:rFonts w:ascii="Songti TC Regular" w:eastAsia="Songti TC Regular" w:hAnsi="Songti TC Regular" w:cs="Times New Roman" w:hint="eastAsia"/>
          <w:sz w:val="21"/>
          <w:szCs w:val="20"/>
        </w:rPr>
        <w:t>，藉由網路爬蟲挖掘自2005年至2015年共</w:t>
      </w:r>
      <w:r w:rsidRPr="00AD086D">
        <w:rPr>
          <w:rFonts w:ascii="Songti TC Regular" w:eastAsia="Songti TC Regular" w:hAnsi="Songti TC Regular" w:cs="Times New Roman"/>
          <w:sz w:val="21"/>
          <w:szCs w:val="20"/>
        </w:rPr>
        <w:t>340165</w:t>
      </w:r>
      <w:r w:rsidRPr="00AD086D">
        <w:rPr>
          <w:rFonts w:ascii="Songti TC Regular" w:eastAsia="Songti TC Regular" w:hAnsi="Songti TC Regular" w:cs="Times New Roman" w:hint="eastAsia"/>
          <w:sz w:val="21"/>
          <w:szCs w:val="20"/>
        </w:rPr>
        <w:t>筆音樂排行榜資料，並篩選出一百首最熱門的歌曲進行分析，探索華語流行音樂發展。</w:t>
      </w:r>
    </w:p>
    <w:p w14:paraId="349D8CD5" w14:textId="77777777" w:rsidR="00422C13" w:rsidRPr="00AD086D" w:rsidRDefault="00411D42" w:rsidP="00AD086D">
      <w:pPr>
        <w:topLinePunct/>
        <w:adjustRightInd w:val="0"/>
        <w:snapToGrid w:val="0"/>
        <w:spacing w:line="360" w:lineRule="exact"/>
        <w:ind w:firstLine="425"/>
        <w:jc w:val="both"/>
        <w:rPr>
          <w:rFonts w:ascii="Songti TC Regular" w:eastAsia="Songti TC Regular" w:hAnsi="Songti TC Regular" w:cs="Times New Roman"/>
          <w:sz w:val="21"/>
          <w:szCs w:val="20"/>
        </w:rPr>
      </w:pPr>
      <w:r w:rsidRPr="00AD086D">
        <w:rPr>
          <w:rFonts w:ascii="Songti TC Regular" w:eastAsia="Songti TC Regular" w:hAnsi="Songti TC Regular" w:cs="Times New Roman" w:hint="eastAsia"/>
          <w:sz w:val="21"/>
          <w:szCs w:val="20"/>
        </w:rPr>
        <w:t>本研究期望能</w:t>
      </w:r>
      <w:r w:rsidRPr="00AD086D">
        <w:rPr>
          <w:rFonts w:ascii="Songti TC Regular" w:eastAsia="Songti TC Regular" w:hAnsi="Songti TC Regular" w:cs="Times New Roman"/>
          <w:sz w:val="21"/>
          <w:szCs w:val="20"/>
        </w:rPr>
        <w:t>協助數位串流音樂</w:t>
      </w:r>
      <w:r w:rsidRPr="00AD086D">
        <w:rPr>
          <w:rFonts w:ascii="Songti TC Regular" w:eastAsia="Songti TC Regular" w:hAnsi="Songti TC Regular" w:cs="Times New Roman" w:hint="eastAsia"/>
          <w:sz w:val="21"/>
          <w:szCs w:val="20"/>
        </w:rPr>
        <w:t>服務，能更</w:t>
      </w:r>
      <w:r w:rsidRPr="00AD086D">
        <w:rPr>
          <w:rFonts w:ascii="Songti TC Regular" w:eastAsia="Songti TC Regular" w:hAnsi="Songti TC Regular" w:cs="Times New Roman"/>
          <w:sz w:val="21"/>
          <w:szCs w:val="20"/>
        </w:rPr>
        <w:t>了解其聽眾</w:t>
      </w:r>
      <w:r w:rsidRPr="00AD086D">
        <w:rPr>
          <w:rFonts w:ascii="Songti TC Regular" w:eastAsia="Songti TC Regular" w:hAnsi="Songti TC Regular" w:cs="Times New Roman" w:hint="eastAsia"/>
          <w:sz w:val="21"/>
          <w:szCs w:val="20"/>
        </w:rPr>
        <w:t>喜好</w:t>
      </w:r>
      <w:r w:rsidRPr="00AD086D">
        <w:rPr>
          <w:rFonts w:ascii="Songti TC Regular" w:eastAsia="Songti TC Regular" w:hAnsi="Songti TC Regular" w:cs="Times New Roman"/>
          <w:sz w:val="21"/>
          <w:szCs w:val="20"/>
        </w:rPr>
        <w:t>，並</w:t>
      </w:r>
      <w:r w:rsidRPr="00AD086D">
        <w:rPr>
          <w:rFonts w:ascii="Songti TC Regular" w:eastAsia="Songti TC Regular" w:hAnsi="Songti TC Regular" w:cs="Times New Roman" w:hint="eastAsia"/>
          <w:sz w:val="21"/>
          <w:szCs w:val="20"/>
        </w:rPr>
        <w:t>提供</w:t>
      </w:r>
      <w:r w:rsidRPr="00AD086D">
        <w:rPr>
          <w:rFonts w:ascii="Songti TC Regular" w:eastAsia="Songti TC Regular" w:hAnsi="Songti TC Regular" w:cs="Times New Roman"/>
          <w:sz w:val="21"/>
          <w:szCs w:val="20"/>
        </w:rPr>
        <w:t>傳統音樂產業營運</w:t>
      </w:r>
      <w:r w:rsidRPr="00AD086D">
        <w:rPr>
          <w:rFonts w:ascii="Songti TC Regular" w:eastAsia="Songti TC Regular" w:hAnsi="Songti TC Regular" w:cs="Times New Roman" w:hint="eastAsia"/>
          <w:sz w:val="21"/>
          <w:szCs w:val="20"/>
        </w:rPr>
        <w:t>之參考</w:t>
      </w:r>
      <w:r w:rsidRPr="00AD086D">
        <w:rPr>
          <w:rFonts w:ascii="Songti TC Regular" w:eastAsia="Songti TC Regular" w:hAnsi="Songti TC Regular" w:cs="Times New Roman"/>
          <w:sz w:val="21"/>
          <w:szCs w:val="20"/>
        </w:rPr>
        <w:t>。</w:t>
      </w:r>
    </w:p>
    <w:p w14:paraId="31610D24" w14:textId="77777777" w:rsidR="00422C13" w:rsidRDefault="00422C13" w:rsidP="00422C13">
      <w:pPr>
        <w:topLinePunct/>
        <w:adjustRightInd w:val="0"/>
        <w:snapToGrid w:val="0"/>
        <w:spacing w:line="360" w:lineRule="exact"/>
        <w:rPr>
          <w:rFonts w:ascii="YouYuan" w:eastAsia="新細明體" w:hAnsi="Arial" w:cs="Arial"/>
          <w:b/>
          <w:sz w:val="28"/>
          <w:szCs w:val="28"/>
        </w:rPr>
      </w:pPr>
    </w:p>
    <w:p w14:paraId="29618B3D" w14:textId="265C49DE" w:rsidR="00422C13" w:rsidRPr="00422C13" w:rsidRDefault="008D6C87" w:rsidP="00422C13">
      <w:pPr>
        <w:topLinePunct/>
        <w:adjustRightInd w:val="0"/>
        <w:snapToGrid w:val="0"/>
        <w:spacing w:line="360" w:lineRule="exact"/>
        <w:rPr>
          <w:rFonts w:eastAsia="新細明體"/>
          <w:b/>
          <w:color w:val="000000" w:themeColor="text1"/>
          <w:szCs w:val="21"/>
        </w:rPr>
      </w:pPr>
      <w:r w:rsidRPr="00B967B4">
        <w:rPr>
          <w:rFonts w:ascii="YouYuan" w:eastAsia="新細明體" w:hAnsi="Arial" w:cs="Arial"/>
          <w:b/>
          <w:sz w:val="28"/>
          <w:szCs w:val="28"/>
        </w:rPr>
        <w:t xml:space="preserve">1 </w:t>
      </w:r>
      <w:r w:rsidRPr="00B967B4">
        <w:rPr>
          <w:rFonts w:ascii="YouYuan" w:eastAsia="新細明體" w:hint="eastAsia"/>
          <w:b/>
          <w:sz w:val="28"/>
          <w:szCs w:val="28"/>
        </w:rPr>
        <w:t>文獻綜述</w:t>
      </w:r>
    </w:p>
    <w:p w14:paraId="326D6D45" w14:textId="77777777" w:rsidR="00422C13" w:rsidRDefault="008D6C87" w:rsidP="00422C13">
      <w:pPr>
        <w:topLinePunct/>
        <w:adjustRightInd w:val="0"/>
        <w:snapToGrid w:val="0"/>
        <w:spacing w:line="360" w:lineRule="exact"/>
        <w:rPr>
          <w:rFonts w:ascii="SimHei" w:eastAsia="新細明體"/>
          <w:szCs w:val="24"/>
        </w:rPr>
      </w:pPr>
      <w:r w:rsidRPr="00B967B4">
        <w:rPr>
          <w:rFonts w:ascii="SimHei" w:eastAsia="新細明體" w:hAnsi="Arial" w:cs="Arial"/>
          <w:bCs/>
          <w:szCs w:val="24"/>
        </w:rPr>
        <w:t>1.1</w:t>
      </w:r>
      <w:r w:rsidR="00422C13">
        <w:rPr>
          <w:rFonts w:ascii="SimHei" w:eastAsia="新細明體" w:hint="eastAsia"/>
          <w:szCs w:val="24"/>
        </w:rPr>
        <w:t>大數據</w:t>
      </w:r>
    </w:p>
    <w:p w14:paraId="55ED04FA" w14:textId="7DE777D4" w:rsidR="00AD086D" w:rsidRDefault="006A4D08" w:rsidP="00AD086D">
      <w:pPr>
        <w:topLinePunct/>
        <w:adjustRightInd w:val="0"/>
        <w:snapToGrid w:val="0"/>
        <w:spacing w:line="360" w:lineRule="exact"/>
        <w:ind w:firstLineChars="200" w:firstLine="420"/>
        <w:jc w:val="both"/>
        <w:rPr>
          <w:rFonts w:ascii="Songti TC Regular" w:eastAsia="Songti TC Regular" w:hAnsi="Songti TC Regular" w:cs="Times New Roman"/>
          <w:sz w:val="21"/>
          <w:szCs w:val="21"/>
        </w:rPr>
      </w:pPr>
      <w:r w:rsidRPr="00AD086D">
        <w:rPr>
          <w:rFonts w:ascii="Songti TC Regular" w:eastAsia="Songti TC Regular" w:hAnsi="Songti TC Regular" w:cs="Times New Roman" w:hint="eastAsia"/>
          <w:sz w:val="21"/>
          <w:szCs w:val="21"/>
        </w:rPr>
        <w:t>大數據</w:t>
      </w:r>
      <w:r w:rsidR="00422C13" w:rsidRPr="00AD086D">
        <w:rPr>
          <w:rFonts w:ascii="Songti TC Regular" w:eastAsia="Songti TC Regular" w:hAnsi="Songti TC Regular" w:cs="Times New Roman" w:hint="eastAsia"/>
          <w:sz w:val="21"/>
          <w:szCs w:val="21"/>
        </w:rPr>
        <w:t>（Big data）</w:t>
      </w:r>
      <w:r w:rsidRPr="00AD086D">
        <w:rPr>
          <w:rFonts w:ascii="Songti TC Regular" w:eastAsia="Songti TC Regular" w:hAnsi="Songti TC Regular" w:cs="Times New Roman" w:hint="eastAsia"/>
          <w:sz w:val="21"/>
          <w:szCs w:val="21"/>
        </w:rPr>
        <w:t>指的是以現有的科技難以 處理的大量資料,資料的大小並沒有被定義,而是依照當時的科技能力而定</w:t>
      </w:r>
      <w:r w:rsidR="00330811">
        <w:rPr>
          <w:rFonts w:ascii="Songti TC Regular" w:eastAsia="Songti TC Regular" w:hAnsi="Songti TC Regular" w:cs="Times New Roman"/>
          <w:sz w:val="21"/>
          <w:szCs w:val="21"/>
        </w:rPr>
        <w:fldChar w:fldCharType="begin"/>
      </w:r>
      <w:r w:rsidR="00330811">
        <w:rPr>
          <w:rFonts w:ascii="Songti TC Regular" w:eastAsia="Songti TC Regular" w:hAnsi="Songti TC Regular" w:cs="Times New Roman"/>
          <w:sz w:val="21"/>
          <w:szCs w:val="21"/>
        </w:rPr>
        <w:instrText xml:space="preserve"> ADDIN EN.CITE &lt;EndNote&gt;&lt;Cite&gt;&lt;Author&gt;Manyika&lt;/Author&gt;&lt;Year&gt;2011&lt;/Year&gt;&lt;RecNum&gt;10&lt;/RecNum&gt;&lt;DisplayText&gt;(Manyika et al., 201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330811">
        <w:rPr>
          <w:rFonts w:ascii="Songti TC Regular" w:eastAsia="Songti TC Regular" w:hAnsi="Songti TC Regular" w:cs="Times New Roman"/>
          <w:sz w:val="21"/>
          <w:szCs w:val="21"/>
        </w:rPr>
        <w:fldChar w:fldCharType="separate"/>
      </w:r>
      <w:r w:rsidR="00330811">
        <w:rPr>
          <w:rFonts w:ascii="Songti TC Regular" w:eastAsia="Songti TC Regular" w:hAnsi="Songti TC Regular" w:cs="Times New Roman"/>
          <w:noProof/>
          <w:sz w:val="21"/>
          <w:szCs w:val="21"/>
        </w:rPr>
        <w:t>(Manyika et al., 2011)</w:t>
      </w:r>
      <w:r w:rsidR="00330811">
        <w:rPr>
          <w:rFonts w:ascii="Songti TC Regular" w:eastAsia="Songti TC Regular" w:hAnsi="Songti TC Regular" w:cs="Times New Roman"/>
          <w:sz w:val="21"/>
          <w:szCs w:val="21"/>
        </w:rPr>
        <w:fldChar w:fldCharType="end"/>
      </w:r>
      <w:r w:rsid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大數據的資料類型可分結構化資料</w:t>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即關聯式資料庫能夠容易處理之資料類型</w:t>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如數值、字元字串、布林值等</w:t>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與非結構化資料</w:t>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即關聯式資料庫難以直接處理之</w:t>
      </w:r>
      <w:r w:rsidR="00422C13" w:rsidRPr="00AD086D">
        <w:rPr>
          <w:rFonts w:ascii="Songti TC Regular" w:eastAsia="Songti TC Regular" w:hAnsi="Songti TC Regular" w:cs="Times New Roman" w:hint="eastAsia"/>
          <w:sz w:val="21"/>
          <w:szCs w:val="21"/>
        </w:rPr>
        <w:t>資</w:t>
      </w:r>
      <w:r w:rsidRPr="00AD086D">
        <w:rPr>
          <w:rFonts w:ascii="Songti TC Regular" w:eastAsia="Songti TC Regular" w:hAnsi="Songti TC Regular" w:cs="Times New Roman" w:hint="eastAsia"/>
          <w:sz w:val="21"/>
          <w:szCs w:val="21"/>
        </w:rPr>
        <w:t>料型態</w:t>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如網頁、文件、多媒體等</w:t>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大數據具有4V的特徵</w:t>
      </w:r>
      <w:r w:rsidR="00330811">
        <w:rPr>
          <w:rFonts w:ascii="Songti TC Regular" w:eastAsia="Songti TC Regular" w:hAnsi="Songti TC Regular" w:cs="Times New Roman"/>
          <w:sz w:val="21"/>
          <w:szCs w:val="21"/>
        </w:rPr>
        <w:fldChar w:fldCharType="begin"/>
      </w:r>
      <w:r w:rsidR="00330811">
        <w:rPr>
          <w:rFonts w:ascii="Songti TC Regular" w:eastAsia="Songti TC Regular" w:hAnsi="Songti TC Regular" w:cs="Times New Roman"/>
          <w:sz w:val="21"/>
          <w:szCs w:val="21"/>
        </w:rPr>
        <w:instrText xml:space="preserve"> ADDIN EN.CITE &lt;EndNote&gt;&lt;Cite&gt;&lt;Author&gt;Laney&lt;/Author&gt;&lt;Year&gt;2001&lt;/Year&gt;&lt;RecNum&gt;11&lt;/RecNum&gt;&lt;DisplayText&gt;(胡世忠, 2013; Laney, 2001)&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Cite&gt;&lt;Author&gt;胡世忠&lt;/Author&gt;&lt;Year&gt;2013&lt;/Year&gt;&lt;RecNum&gt;14&lt;/RecNum&gt;&lt;record&gt;&lt;rec-number&gt;14&lt;/rec-number&gt;&lt;foreign-keys&gt;&lt;key app="EN" db-id="fvsrvf5aawr20peptwuxra5ct0ewexrpr52z" timestamp="1427203103"&gt;14&lt;/key&gt;&lt;/foreign-keys&gt;&lt;ref-type name="Magazine Article"&gt;19&lt;/ref-type&gt;&lt;contributors&gt;&lt;authors&gt;&lt;author&gt;胡世忠&lt;/author&gt;&lt;/authors&gt;&lt;/contributors&gt;&lt;titles&gt;&lt;title&gt;雲端時代的殺手級應用：Big Data海量資料分析&lt;/title&gt;&lt;secondary-title&gt;天下雜誌&lt;/secondary-title&gt;&lt;/titles&gt;&lt;dates&gt;&lt;year&gt;2013&lt;/year&gt;&lt;/dates&gt;&lt;urls&gt;&lt;/urls&gt;&lt;/record&gt;&lt;/Cite&gt;&lt;/EndNote&gt;</w:instrText>
      </w:r>
      <w:r w:rsidR="00330811">
        <w:rPr>
          <w:rFonts w:ascii="Songti TC Regular" w:eastAsia="Songti TC Regular" w:hAnsi="Songti TC Regular" w:cs="Times New Roman"/>
          <w:sz w:val="21"/>
          <w:szCs w:val="21"/>
        </w:rPr>
        <w:fldChar w:fldCharType="separate"/>
      </w:r>
      <w:r w:rsidR="00330811">
        <w:rPr>
          <w:rFonts w:ascii="Songti TC Regular" w:eastAsia="Songti TC Regular" w:hAnsi="Songti TC Regular" w:cs="Times New Roman"/>
          <w:noProof/>
          <w:sz w:val="21"/>
          <w:szCs w:val="21"/>
        </w:rPr>
        <w:t>(胡世忠, 2013; Laney, 2001)</w:t>
      </w:r>
      <w:r w:rsidR="00330811">
        <w:rPr>
          <w:rFonts w:ascii="Songti TC Regular" w:eastAsia="Songti TC Regular" w:hAnsi="Songti TC Regular" w:cs="Times New Roman"/>
          <w:sz w:val="21"/>
          <w:szCs w:val="21"/>
        </w:rPr>
        <w:fldChar w:fldCharType="end"/>
      </w:r>
      <w:r w:rsidR="00422C13" w:rsidRPr="00AD086D">
        <w:rPr>
          <w:rFonts w:ascii="Songti TC Regular" w:eastAsia="Songti TC Regular" w:hAnsi="Songti TC Regular" w:cs="Times New Roman" w:hint="eastAsia"/>
          <w:sz w:val="21"/>
          <w:szCs w:val="21"/>
        </w:rPr>
        <w:t>，</w:t>
      </w:r>
      <w:r w:rsidR="0044306C" w:rsidRPr="00AD086D">
        <w:rPr>
          <w:rFonts w:ascii="Songti TC Regular" w:eastAsia="Songti TC Regular" w:hAnsi="Songti TC Regular" w:cs="Times New Roman" w:hint="eastAsia"/>
          <w:sz w:val="21"/>
          <w:szCs w:val="21"/>
        </w:rPr>
        <w:t>分別為：</w:t>
      </w:r>
      <w:r w:rsidRPr="00AD086D">
        <w:rPr>
          <w:rFonts w:ascii="Songti TC Regular" w:eastAsia="Songti TC Regular" w:hAnsi="Songti TC Regular" w:cs="Times New Roman" w:hint="eastAsia"/>
          <w:sz w:val="21"/>
          <w:szCs w:val="21"/>
        </w:rPr>
        <w:t>Volume(大量</w:t>
      </w:r>
      <w:r w:rsidR="0044306C"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意指資料的數量</w:t>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而大數據的資料量通常是以現有的科技能力難以處理的數量</w:t>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會隨著科技的演進不斷的增加</w:t>
      </w:r>
      <w:r w:rsid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Velocity(快速</w:t>
      </w:r>
      <w:r w:rsidR="0044306C"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意指資料產生與更新的速度</w:t>
      </w:r>
      <w:r w:rsidR="00422C13" w:rsidRPr="00AD086D">
        <w:rPr>
          <w:rFonts w:ascii="Songti TC Regular" w:eastAsia="Songti TC Regular" w:hAnsi="Songti TC Regular" w:cs="Times New Roman" w:hint="eastAsia"/>
          <w:vanish/>
          <w:sz w:val="21"/>
          <w:szCs w:val="21"/>
        </w:rPr>
        <w:t xml:space="preserve"> </w:t>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t>﷽﷽﷽﷽﷽﷽﷽﷽</w:t>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vanish/>
          <w:sz w:val="21"/>
          <w:szCs w:val="21"/>
        </w:rPr>
        <w:pgNum/>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例如購物網站不斷快速產生的交易資料或者社群網站上會員的活動紀錄等</w:t>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每分每秒都在快速地增加與更新</w:t>
      </w:r>
      <w:r w:rsidR="0044306C"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Variety(多樣性)</w:t>
      </w:r>
      <w:r w:rsidR="0044306C"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意指資料的內容與結構有的豐富的多樣性</w:t>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除了結構化的數據資料</w:t>
      </w:r>
      <w:r w:rsidR="00422C13"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也存在著非結構化的圖像、聲音、影片及社群網站上的推文內容等</w:t>
      </w:r>
      <w:r w:rsidR="0044306C"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Veracity(真實性</w:t>
      </w:r>
      <w:r w:rsidR="0044306C"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意指資料本身可靠程度、可信程度</w:t>
      </w:r>
      <w:r w:rsidR="00A336FD"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若資料本身的品質就已經存在問題</w:t>
      </w:r>
      <w:r w:rsidR="00A336FD" w:rsidRPr="00AD086D">
        <w:rPr>
          <w:rFonts w:ascii="Songti TC Regular" w:eastAsia="Songti TC Regular" w:hAnsi="Songti TC Regular" w:cs="Times New Roman" w:hint="eastAsia"/>
          <w:sz w:val="21"/>
          <w:szCs w:val="21"/>
        </w:rPr>
        <w:t>，</w:t>
      </w:r>
      <w:r w:rsidRPr="00AD086D">
        <w:rPr>
          <w:rFonts w:ascii="Songti TC Regular" w:eastAsia="Songti TC Regular" w:hAnsi="Songti TC Regular" w:cs="Times New Roman" w:hint="eastAsia"/>
          <w:sz w:val="21"/>
          <w:szCs w:val="21"/>
        </w:rPr>
        <w:t>分析出來的結果必然會有問題。</w:t>
      </w:r>
    </w:p>
    <w:p w14:paraId="41B09701" w14:textId="66AF12A8" w:rsidR="006A4D08" w:rsidRPr="00AD086D" w:rsidRDefault="006A4D08" w:rsidP="00AD086D">
      <w:pPr>
        <w:topLinePunct/>
        <w:adjustRightInd w:val="0"/>
        <w:snapToGrid w:val="0"/>
        <w:spacing w:line="360" w:lineRule="exact"/>
        <w:ind w:firstLineChars="200" w:firstLine="420"/>
        <w:jc w:val="both"/>
        <w:rPr>
          <w:rFonts w:ascii="Songti TC Regular" w:eastAsia="Songti TC Regular" w:hAnsi="Songti TC Regular" w:cs="Times New Roman"/>
          <w:sz w:val="21"/>
          <w:szCs w:val="21"/>
        </w:rPr>
      </w:pPr>
      <w:r w:rsidRPr="00AD086D">
        <w:rPr>
          <w:rFonts w:ascii="Songti TC Regular" w:eastAsia="Songti TC Regular" w:hAnsi="Songti TC Regular" w:hint="eastAsia"/>
          <w:sz w:val="21"/>
          <w:szCs w:val="21"/>
        </w:rPr>
        <w:t>由於大數據有著以上特性</w:t>
      </w:r>
      <w:r w:rsidR="00A336FD" w:rsidRPr="00AD086D">
        <w:rPr>
          <w:rFonts w:ascii="Songti TC Regular" w:eastAsia="Songti TC Regular" w:hAnsi="Songti TC Regular" w:hint="eastAsia"/>
          <w:sz w:val="21"/>
          <w:szCs w:val="21"/>
        </w:rPr>
        <w:t>，</w:t>
      </w:r>
      <w:r w:rsidRPr="00AD086D">
        <w:rPr>
          <w:rFonts w:ascii="Songti TC Regular" w:eastAsia="Songti TC Regular" w:hAnsi="Songti TC Regular" w:hint="eastAsia"/>
          <w:sz w:val="21"/>
          <w:szCs w:val="21"/>
        </w:rPr>
        <w:t>配合資料分析的技術</w:t>
      </w:r>
      <w:r w:rsidR="00A336FD" w:rsidRPr="00AD086D">
        <w:rPr>
          <w:rFonts w:ascii="Songti TC Regular" w:eastAsia="Songti TC Regular" w:hAnsi="Songti TC Regular" w:hint="eastAsia"/>
          <w:sz w:val="21"/>
          <w:szCs w:val="21"/>
        </w:rPr>
        <w:t>，</w:t>
      </w:r>
      <w:r w:rsidRPr="00AD086D">
        <w:rPr>
          <w:rFonts w:ascii="Songti TC Regular" w:eastAsia="Songti TC Regular" w:hAnsi="Songti TC Regular" w:hint="eastAsia"/>
          <w:sz w:val="21"/>
          <w:szCs w:val="21"/>
        </w:rPr>
        <w:t>能夠從原本看似沒什麼用處的數據資料分析出有用的資訊</w:t>
      </w:r>
      <w:r w:rsidR="00A336FD" w:rsidRPr="00AD086D">
        <w:rPr>
          <w:rFonts w:ascii="Songti TC Regular" w:eastAsia="Songti TC Regular" w:hAnsi="Songti TC Regular" w:hint="eastAsia"/>
          <w:sz w:val="21"/>
          <w:szCs w:val="21"/>
        </w:rPr>
        <w:t>，</w:t>
      </w:r>
      <w:r w:rsidRPr="00AD086D">
        <w:rPr>
          <w:rFonts w:ascii="Songti TC Regular" w:eastAsia="Songti TC Regular" w:hAnsi="Songti TC Regular" w:hint="eastAsia"/>
          <w:sz w:val="21"/>
          <w:szCs w:val="21"/>
        </w:rPr>
        <w:t>並且進而轉換成商業智慧或者洞悉出知識,協助企業與科學找出問題背後的本質</w:t>
      </w:r>
      <w:r w:rsidR="00A336FD" w:rsidRPr="00AD086D">
        <w:rPr>
          <w:rFonts w:ascii="Songti TC Regular" w:eastAsia="Songti TC Regular" w:hAnsi="Songti TC Regular" w:hint="eastAsia"/>
          <w:sz w:val="21"/>
          <w:szCs w:val="21"/>
        </w:rPr>
        <w:t>，</w:t>
      </w:r>
      <w:r w:rsidRPr="00AD086D">
        <w:rPr>
          <w:rFonts w:ascii="Songti TC Regular" w:eastAsia="Songti TC Regular" w:hAnsi="Songti TC Regular" w:hint="eastAsia"/>
          <w:sz w:val="21"/>
          <w:szCs w:val="21"/>
        </w:rPr>
        <w:t>了解目前的狀況,進而分析未來的趨勢。</w:t>
      </w:r>
    </w:p>
    <w:p w14:paraId="2E9DD642" w14:textId="6C3EED18" w:rsidR="006A4D08" w:rsidRPr="00AD086D" w:rsidRDefault="006A4D08" w:rsidP="00AD086D">
      <w:pPr>
        <w:pStyle w:val="3"/>
        <w:spacing w:before="180" w:after="180"/>
        <w:ind w:firstLineChars="200" w:firstLine="420"/>
        <w:rPr>
          <w:rFonts w:ascii="Songti TC Regular" w:eastAsia="Songti TC Regular" w:hAnsi="Songti TC Regular"/>
          <w:szCs w:val="21"/>
          <w:lang w:eastAsia="zh-TW"/>
        </w:rPr>
      </w:pPr>
      <w:r w:rsidRPr="00AD086D">
        <w:rPr>
          <w:rFonts w:ascii="Songti TC Regular" w:eastAsia="Songti TC Regular" w:hAnsi="Songti TC Regular" w:hint="eastAsia"/>
          <w:szCs w:val="21"/>
          <w:lang w:eastAsia="zh-TW"/>
        </w:rPr>
        <w:t>大數據最有名的案例非沃爾瑪的「啤酒與尿布」莫屬</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利用消費者的消費資訊並利用關聯分析</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成功找出購買尿布的男性客人</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通常也會順手帶一手啤酒回家。沃爾瑪藉由這些消費者購買商品看似沒有任何關聯的資料中</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藉由大數據的 分析方法挖掘出成功</w:t>
      </w:r>
      <w:r w:rsidR="00422C13" w:rsidRPr="00AD086D">
        <w:rPr>
          <w:rFonts w:ascii="Songti TC Regular" w:eastAsia="Songti TC Regular" w:hAnsi="Songti TC Regular" w:hint="eastAsia"/>
          <w:szCs w:val="21"/>
          <w:lang w:eastAsia="zh-TW"/>
        </w:rPr>
        <w:t>提</w:t>
      </w:r>
      <w:r w:rsidRPr="00AD086D">
        <w:rPr>
          <w:rFonts w:ascii="Songti TC Regular" w:eastAsia="Songti TC Regular" w:hAnsi="Songti TC Regular" w:hint="eastAsia"/>
          <w:szCs w:val="21"/>
          <w:lang w:eastAsia="zh-TW"/>
        </w:rPr>
        <w:t>昇企業競爭力的重要知識</w:t>
      </w:r>
      <w:r w:rsidR="00330811">
        <w:rPr>
          <w:rFonts w:ascii="Songti TC Regular" w:eastAsia="Songti TC Regular" w:hAnsi="Songti TC Regular"/>
          <w:szCs w:val="21"/>
          <w:lang w:eastAsia="zh-TW"/>
        </w:rPr>
        <w:fldChar w:fldCharType="begin"/>
      </w:r>
      <w:r w:rsidR="00330811">
        <w:rPr>
          <w:rFonts w:ascii="Songti TC Regular" w:eastAsia="Songti TC Regular" w:hAnsi="Songti TC Regular"/>
          <w:szCs w:val="21"/>
          <w:lang w:eastAsia="zh-TW"/>
        </w:rPr>
        <w:instrText xml:space="preserve"> ADDIN EN.CITE &lt;EndNote&gt;&lt;Cite&gt;&lt;Author&gt;WIRED&lt;/Author&gt;&lt;Year&gt;2003&lt;/Year&gt;&lt;RecNum&gt;28&lt;/RecNum&gt;&lt;DisplayText&gt;(WIRED, 2003)&lt;/DisplayText&gt;&lt;record&gt;&lt;rec-number&gt;28&lt;/rec-number&gt;&lt;foreign-keys&gt;&lt;key app="EN" db-id="fvsrvf5aawr20peptwuxra5ct0ewexrpr52z" timestamp="1434873975"&gt;28&lt;/key&gt;&lt;/foreign-keys&gt;&lt;ref-type name="Web Page"&gt;12&lt;/ref-type&gt;&lt;contributors&gt;&lt;authors&gt;&lt;author&gt;WIRED&lt;/author&gt;&lt;/authors&gt;&lt;/contributors&gt;&lt;titles&gt;&lt;title&gt;【WIRED特刊】Wal-Mart轉型科技企業的關鍵報告：看它用Big Data算出你的「消費基因」！&lt;/title&gt;&lt;/titles&gt;&lt;dates&gt;&lt;year&gt;2003&lt;/year&gt;&lt;/dates&gt;&lt;urls&gt;&lt;related-urls&gt;&lt;url&gt;http://www.wired.tw/posts/bdma_2_4_walmart_social_genome&lt;/url&gt;&lt;/related-urls&gt;&lt;/urls&gt;&lt;/record&gt;&lt;/Cite&gt;&lt;/EndNote&gt;</w:instrText>
      </w:r>
      <w:r w:rsidR="00330811">
        <w:rPr>
          <w:rFonts w:ascii="Songti TC Regular" w:eastAsia="Songti TC Regular" w:hAnsi="Songti TC Regular"/>
          <w:szCs w:val="21"/>
          <w:lang w:eastAsia="zh-TW"/>
        </w:rPr>
        <w:fldChar w:fldCharType="separate"/>
      </w:r>
      <w:r w:rsidR="00330811">
        <w:rPr>
          <w:rFonts w:ascii="Songti TC Regular" w:eastAsia="Songti TC Regular" w:hAnsi="Songti TC Regular"/>
          <w:noProof/>
          <w:szCs w:val="21"/>
          <w:lang w:eastAsia="zh-TW"/>
        </w:rPr>
        <w:t>(WIRED, 2003)</w:t>
      </w:r>
      <w:r w:rsidR="00330811">
        <w:rPr>
          <w:rFonts w:ascii="Songti TC Regular" w:eastAsia="Songti TC Regular" w:hAnsi="Songti TC Regular"/>
          <w:szCs w:val="21"/>
          <w:lang w:eastAsia="zh-TW"/>
        </w:rPr>
        <w:fldChar w:fldCharType="end"/>
      </w:r>
      <w:r w:rsidRPr="00AD086D">
        <w:rPr>
          <w:rFonts w:ascii="Songti TC Regular" w:eastAsia="Songti TC Regular" w:hAnsi="Songti TC Regular" w:hint="eastAsia"/>
          <w:szCs w:val="21"/>
          <w:lang w:eastAsia="zh-TW"/>
        </w:rPr>
        <w:t>。</w:t>
      </w:r>
    </w:p>
    <w:p w14:paraId="48878B8F" w14:textId="7574A365" w:rsidR="008D6C87" w:rsidRPr="00AD086D" w:rsidRDefault="006A4D08" w:rsidP="005A38E8">
      <w:pPr>
        <w:pStyle w:val="3"/>
        <w:spacing w:before="180" w:after="180"/>
        <w:ind w:firstLineChars="200" w:firstLine="420"/>
        <w:rPr>
          <w:rFonts w:ascii="Songti TC Regular" w:eastAsia="Songti TC Regular" w:hAnsi="Songti TC Regular"/>
          <w:szCs w:val="21"/>
          <w:lang w:eastAsia="zh-TW"/>
        </w:rPr>
      </w:pPr>
      <w:r w:rsidRPr="00AD086D">
        <w:rPr>
          <w:rFonts w:ascii="Songti TC Regular" w:eastAsia="Songti TC Regular" w:hAnsi="Songti TC Regular" w:hint="eastAsia"/>
          <w:szCs w:val="21"/>
          <w:lang w:eastAsia="zh-TW"/>
        </w:rPr>
        <w:t>大數據的應用範圍並不侷限於某種產業</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舉凡金融、醫療、航空、服務業、 半導體生產製程等各式各樣的行業中都有應用成功的案例</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對於音樂產業也是如 此</w:t>
      </w:r>
      <w:r w:rsidR="00A336FD" w:rsidRPr="00AD086D">
        <w:rPr>
          <w:rFonts w:ascii="Songti TC Regular" w:eastAsia="Songti TC Regular" w:hAnsi="Songti TC Regular" w:hint="eastAsia"/>
          <w:szCs w:val="21"/>
          <w:lang w:eastAsia="zh-TW"/>
        </w:rPr>
        <w:t>，</w:t>
      </w:r>
      <w:r w:rsidR="00422C13" w:rsidRPr="00AD086D">
        <w:rPr>
          <w:rFonts w:ascii="Songti TC Regular" w:eastAsia="Songti TC Regular" w:hAnsi="Songti TC Regular" w:hint="eastAsia"/>
          <w:szCs w:val="21"/>
          <w:lang w:eastAsia="zh-TW"/>
        </w:rPr>
        <w:t>如</w:t>
      </w:r>
      <w:r w:rsidRPr="00AD086D">
        <w:rPr>
          <w:rFonts w:ascii="Songti TC Regular" w:eastAsia="Songti TC Regular" w:hAnsi="Songti TC Regular" w:hint="eastAsia"/>
          <w:szCs w:val="21"/>
          <w:lang w:eastAsia="zh-TW"/>
        </w:rPr>
        <w:t>美國《告示牌》雜誌中的告示牌百強排行榜</w:t>
      </w:r>
      <w:r w:rsidR="00A336FD" w:rsidRPr="00AD086D">
        <w:rPr>
          <w:rFonts w:ascii="Songti TC Regular" w:eastAsia="Songti TC Regular" w:hAnsi="Songti TC Regular" w:hint="eastAsia"/>
          <w:szCs w:val="21"/>
          <w:lang w:eastAsia="zh-TW"/>
        </w:rPr>
        <w:t>（Billboard Hot 100）</w:t>
      </w:r>
      <w:r w:rsidRPr="00AD086D">
        <w:rPr>
          <w:rFonts w:ascii="Songti TC Regular" w:eastAsia="Songti TC Regular" w:hAnsi="Songti TC Regular" w:hint="eastAsia"/>
          <w:szCs w:val="21"/>
          <w:lang w:eastAsia="zh-TW"/>
        </w:rPr>
        <w:t>是美國指標性的音樂單曲排行榜</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統計週期是由每週一至週日</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過去利用銷售數以及廣播數來決定誰能登上排行榜。但是在 2013 年三月</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它將 YouTube 的播放率加入了演算法中</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使其重視這點的歌曲就是「哈林搖」。「大賣才能成為金曲」這個觀念已經是個過時的觀念</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江南 Style」以及 「Call me maybe」也都是同樣的例子。因此</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告示牌除了將 YouTube 播放次數 加進他的演算法外</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也加入了其他主流串流媒體上大量的數據</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進而改善了他的 排行榜。現在的流行音樂要成為金曲不能只從銷售的數字決定</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反而聽眾開始掌 握這個決定權</w:t>
      </w:r>
      <w:r w:rsidR="00A336FD" w:rsidRPr="00AD086D">
        <w:rPr>
          <w:rFonts w:ascii="Songti TC Regular" w:eastAsia="Songti TC Regular" w:hAnsi="Songti TC Regular" w:hint="eastAsia"/>
          <w:szCs w:val="21"/>
          <w:lang w:eastAsia="zh-TW"/>
        </w:rPr>
        <w:t>，</w:t>
      </w:r>
      <w:r w:rsidRPr="00AD086D">
        <w:rPr>
          <w:rFonts w:ascii="Songti TC Regular" w:eastAsia="Songti TC Regular" w:hAnsi="Songti TC Regular" w:hint="eastAsia"/>
          <w:szCs w:val="21"/>
          <w:lang w:eastAsia="zh-TW"/>
        </w:rPr>
        <w:t>音樂產業則必須開始重視並且應用這些社群間分享的大數據</w:t>
      </w:r>
      <w:r w:rsidR="00330811">
        <w:rPr>
          <w:rFonts w:ascii="Songti TC Regular" w:eastAsia="Songti TC Regular" w:hAnsi="Songti TC Regular"/>
          <w:szCs w:val="21"/>
          <w:lang w:eastAsia="zh-TW"/>
        </w:rPr>
        <w:fldChar w:fldCharType="begin"/>
      </w:r>
      <w:r w:rsidR="00330811">
        <w:rPr>
          <w:rFonts w:ascii="Songti TC Regular" w:eastAsia="Songti TC Regular" w:hAnsi="Songti TC Regular"/>
          <w:szCs w:val="21"/>
          <w:lang w:eastAsia="zh-TW"/>
        </w:rPr>
        <w:instrText xml:space="preserve"> ADDIN EN.CITE &lt;EndNote&gt;&lt;Cite&gt;&lt;Author&gt;Times&lt;/Author&gt;&lt;Year&gt;2013&lt;/Year&gt;&lt;RecNum&gt;21&lt;/RecNum&gt;&lt;DisplayText&gt;(Times, 2013)&lt;/DisplayText&gt;&lt;record&gt;&lt;rec-number&gt;21&lt;/rec-number&gt;&lt;foreign-keys&gt;&lt;key app="EN" db-id="fvsrvf5aawr20peptwuxra5ct0ewexrpr52z" timestamp="1427219484"&gt;21&lt;/key&gt;&lt;/foreign-keys&gt;&lt;ref-type name="Web Page"&gt;12&lt;/ref-type&gt;&lt;contributors&gt;&lt;authors&gt;&lt;author&gt;The New York Times&lt;/author&gt;&lt;/authors&gt;&lt;/contributors&gt;&lt;titles&gt;&lt;title&gt;What’s Billboard’s No. 1? Now YouTube Has a Say&lt;/title&gt;&lt;/titles&gt;&lt;dates&gt;&lt;year&gt;2013&lt;/year&gt;&lt;/dates&gt;&lt;urls&gt;&lt;related-urls&gt;&lt;url&gt;http://cn.nytimes.com/business/20130316/c16billboard/en-us/&lt;/url&gt;&lt;/related-urls&gt;&lt;/urls&gt;&lt;/record&gt;&lt;/Cite&gt;&lt;/EndNote&gt;</w:instrText>
      </w:r>
      <w:r w:rsidR="00330811">
        <w:rPr>
          <w:rFonts w:ascii="Songti TC Regular" w:eastAsia="Songti TC Regular" w:hAnsi="Songti TC Regular"/>
          <w:szCs w:val="21"/>
          <w:lang w:eastAsia="zh-TW"/>
        </w:rPr>
        <w:fldChar w:fldCharType="separate"/>
      </w:r>
      <w:r w:rsidR="00330811">
        <w:rPr>
          <w:rFonts w:ascii="Songti TC Regular" w:eastAsia="Songti TC Regular" w:hAnsi="Songti TC Regular"/>
          <w:noProof/>
          <w:szCs w:val="21"/>
          <w:lang w:eastAsia="zh-TW"/>
        </w:rPr>
        <w:t>(Times, 2013)</w:t>
      </w:r>
      <w:r w:rsidR="00330811">
        <w:rPr>
          <w:rFonts w:ascii="Songti TC Regular" w:eastAsia="Songti TC Regular" w:hAnsi="Songti TC Regular"/>
          <w:szCs w:val="21"/>
          <w:lang w:eastAsia="zh-TW"/>
        </w:rPr>
        <w:fldChar w:fldCharType="end"/>
      </w:r>
      <w:r w:rsidRPr="00AD086D">
        <w:rPr>
          <w:rFonts w:ascii="Songti TC Regular" w:eastAsia="Songti TC Regular" w:hAnsi="Songti TC Regular" w:hint="eastAsia"/>
          <w:szCs w:val="21"/>
          <w:lang w:eastAsia="zh-TW"/>
        </w:rPr>
        <w:t>。</w:t>
      </w:r>
    </w:p>
    <w:p w14:paraId="1301D94C" w14:textId="0795EAEC" w:rsidR="008D6C87" w:rsidRPr="00E55F68" w:rsidRDefault="008D6C87" w:rsidP="008D6C87">
      <w:pPr>
        <w:pStyle w:val="3"/>
        <w:spacing w:beforeLines="50" w:before="180" w:afterLines="50" w:after="180"/>
        <w:ind w:firstLine="0"/>
        <w:rPr>
          <w:rFonts w:ascii="YouYuan" w:eastAsia="YouYuan"/>
          <w:b/>
          <w:bCs/>
          <w:sz w:val="24"/>
          <w:szCs w:val="24"/>
          <w:lang w:eastAsia="zh-TW"/>
        </w:rPr>
      </w:pPr>
      <w:r w:rsidRPr="00B967B4">
        <w:rPr>
          <w:rFonts w:ascii="SimHei" w:eastAsia="新細明體" w:hAnsi="Arial" w:cs="Arial"/>
          <w:bCs/>
          <w:sz w:val="24"/>
          <w:szCs w:val="24"/>
          <w:lang w:eastAsia="zh-TW"/>
        </w:rPr>
        <w:t>1.2</w:t>
      </w:r>
      <w:r w:rsidR="00615C7E">
        <w:rPr>
          <w:rFonts w:ascii="SimHei" w:eastAsia="新細明體" w:hAnsi="Arial" w:cs="Arial" w:hint="eastAsia"/>
          <w:bCs/>
          <w:sz w:val="24"/>
          <w:szCs w:val="24"/>
          <w:lang w:eastAsia="zh-TW"/>
        </w:rPr>
        <w:t>流行音樂</w:t>
      </w:r>
    </w:p>
    <w:p w14:paraId="3C35E99C" w14:textId="528493DC" w:rsidR="00FD252C" w:rsidRDefault="00122C87" w:rsidP="00FD252C">
      <w:pPr>
        <w:pStyle w:val="3"/>
        <w:spacing w:before="180" w:after="180"/>
        <w:ind w:firstLineChars="200" w:firstLine="420"/>
        <w:rPr>
          <w:rFonts w:ascii="Songti TC Regular" w:eastAsia="Songti TC Regular" w:hAnsi="Songti TC Regular"/>
          <w:szCs w:val="21"/>
          <w:lang w:eastAsia="zh-TW"/>
        </w:rPr>
      </w:pPr>
      <w:r w:rsidRPr="00E25009">
        <w:rPr>
          <w:rFonts w:ascii="Songti TC Regular" w:eastAsia="Songti TC Regular" w:hAnsi="Songti TC Regular" w:hint="eastAsia"/>
          <w:szCs w:val="21"/>
          <w:lang w:eastAsia="zh-TW"/>
        </w:rPr>
        <w:t>據</w:t>
      </w:r>
      <w:r w:rsidR="00330811">
        <w:rPr>
          <w:rFonts w:ascii="Songti TC Regular" w:eastAsia="Songti TC Regular" w:hAnsi="Songti TC Regular"/>
          <w:szCs w:val="21"/>
          <w:lang w:eastAsia="zh-TW"/>
        </w:rPr>
        <w:fldChar w:fldCharType="begin"/>
      </w:r>
      <w:r w:rsidR="00330811">
        <w:rPr>
          <w:rFonts w:ascii="Songti TC Regular" w:eastAsia="Songti TC Regular" w:hAnsi="Songti TC Regular"/>
          <w:szCs w:val="21"/>
          <w:lang w:eastAsia="zh-TW"/>
        </w:rPr>
        <w:instrText xml:space="preserve"> ADDIN EN.CITE &lt;EndNote&gt;&lt;Cite&gt;&lt;Author&gt;Wikipedia&lt;/Author&gt;&lt;Year&gt;2015&lt;/Year&gt;&lt;RecNum&gt;17&lt;/RecNum&gt;&lt;DisplayText&gt;(Wikipedia, 2015)&lt;/DisplayText&gt;&lt;record&gt;&lt;rec-number&gt;17&lt;/rec-number&gt;&lt;foreign-keys&gt;&lt;key app="EN" db-id="fvsrvf5aawr20peptwuxra5ct0ewexrpr52z" timestamp="1427204737"&gt;17&lt;/key&gt;&lt;/foreign-keys&gt;&lt;ref-type name="Web Page"&gt;12&lt;/ref-type&gt;&lt;contributors&gt;&lt;authors&gt;&lt;author&gt;Wikipedia&lt;/author&gt;&lt;/authors&gt;&lt;/contributors&gt;&lt;titles&gt;&lt;title&gt;華語流行音樂&lt;/title&gt;&lt;/titles&gt;&lt;dates&gt;&lt;year&gt;2015&lt;/year&gt;&lt;/dates&gt;&lt;urls&gt;&lt;related-urls&gt;&lt;url&gt;http://zh.wikipedia.org/wiki/&lt;/url&gt;&lt;/related-urls&gt;&lt;/urls&gt;&lt;/record&gt;&lt;/Cite&gt;&lt;/EndNote&gt;</w:instrText>
      </w:r>
      <w:r w:rsidR="00330811">
        <w:rPr>
          <w:rFonts w:ascii="Songti TC Regular" w:eastAsia="Songti TC Regular" w:hAnsi="Songti TC Regular"/>
          <w:szCs w:val="21"/>
          <w:lang w:eastAsia="zh-TW"/>
        </w:rPr>
        <w:fldChar w:fldCharType="separate"/>
      </w:r>
      <w:r w:rsidR="00330811">
        <w:rPr>
          <w:rFonts w:ascii="Songti TC Regular" w:eastAsia="Songti TC Regular" w:hAnsi="Songti TC Regular"/>
          <w:noProof/>
          <w:szCs w:val="21"/>
          <w:lang w:eastAsia="zh-TW"/>
        </w:rPr>
        <w:t>(Wikipedia, 2015)</w:t>
      </w:r>
      <w:r w:rsidR="00330811">
        <w:rPr>
          <w:rFonts w:ascii="Songti TC Regular" w:eastAsia="Songti TC Regular" w:hAnsi="Songti TC Regular"/>
          <w:szCs w:val="21"/>
          <w:lang w:eastAsia="zh-TW"/>
        </w:rPr>
        <w:fldChar w:fldCharType="end"/>
      </w:r>
      <w:r w:rsidRPr="00E25009">
        <w:rPr>
          <w:rFonts w:ascii="Songti TC Regular" w:eastAsia="Songti TC Regular" w:hAnsi="Songti TC Regular"/>
          <w:szCs w:val="21"/>
          <w:lang w:eastAsia="zh-TW"/>
        </w:rPr>
        <w:t>描</w:t>
      </w:r>
      <w:r w:rsidRPr="00E25009">
        <w:rPr>
          <w:rFonts w:ascii="Songti TC Regular" w:eastAsia="Songti TC Regular" w:hAnsi="Songti TC Regular" w:hint="eastAsia"/>
          <w:szCs w:val="21"/>
          <w:lang w:eastAsia="zh-TW"/>
        </w:rPr>
        <w:t>述,</w:t>
      </w:r>
      <w:r>
        <w:rPr>
          <w:rFonts w:ascii="Songti TC Regular" w:eastAsia="Songti TC Regular" w:hAnsi="Songti TC Regular" w:hint="eastAsia"/>
          <w:szCs w:val="21"/>
          <w:lang w:eastAsia="zh-TW"/>
        </w:rPr>
        <w:t>華語流行音樂泛指</w:t>
      </w:r>
      <w:r w:rsidRPr="00E25009">
        <w:rPr>
          <w:rFonts w:ascii="Songti TC Regular" w:eastAsia="Songti TC Regular" w:hAnsi="Songti TC Regular" w:hint="eastAsia"/>
          <w:szCs w:val="21"/>
          <w:lang w:eastAsia="zh-TW"/>
        </w:rPr>
        <w:t>流行音樂中以中文為主要演唱語言的流行音樂,為台灣音樂產業中相較於台語、粵語</w:t>
      </w:r>
      <w:r w:rsidR="002C5B37">
        <w:rPr>
          <w:rFonts w:ascii="Songti TC Regular" w:eastAsia="Songti TC Regular" w:hAnsi="Songti TC Regular"/>
          <w:szCs w:val="21"/>
          <w:lang w:eastAsia="zh-TW"/>
        </w:rPr>
        <w:t>，</w:t>
      </w:r>
      <w:r w:rsidRPr="00E25009">
        <w:rPr>
          <w:rFonts w:ascii="Songti TC Regular" w:eastAsia="Songti TC Regular" w:hAnsi="Songti TC Regular" w:hint="eastAsia"/>
          <w:szCs w:val="21"/>
          <w:lang w:eastAsia="zh-TW"/>
        </w:rPr>
        <w:t>較為主流的流行音樂,主要流行於亞洲使用華語的地區</w:t>
      </w:r>
      <w:r w:rsidR="002C5B37">
        <w:rPr>
          <w:rFonts w:ascii="Songti TC Regular" w:eastAsia="Songti TC Regular" w:hAnsi="Songti TC Regular"/>
          <w:szCs w:val="21"/>
          <w:lang w:eastAsia="zh-TW"/>
        </w:rPr>
        <w:t>，</w:t>
      </w:r>
      <w:r w:rsidRPr="00E25009">
        <w:rPr>
          <w:rFonts w:ascii="Songti TC Regular" w:eastAsia="Songti TC Regular" w:hAnsi="Songti TC Regular" w:hint="eastAsia"/>
          <w:szCs w:val="21"/>
          <w:lang w:eastAsia="zh-TW"/>
        </w:rPr>
        <w:t>如台灣、香港、新加坡、馬來西亞、中國大陸等地區,甚至在日本韓國也有其市場。</w:t>
      </w:r>
    </w:p>
    <w:p w14:paraId="74C5F3D5" w14:textId="6F360492" w:rsidR="00F97304" w:rsidRDefault="00FD252C" w:rsidP="00E44C65">
      <w:pPr>
        <w:pStyle w:val="3"/>
        <w:spacing w:before="180" w:after="180"/>
        <w:ind w:firstLineChars="200" w:firstLine="420"/>
        <w:rPr>
          <w:rFonts w:ascii="Songti TC Regular" w:eastAsia="Songti TC Regular" w:hAnsi="Songti TC Regular"/>
          <w:szCs w:val="21"/>
          <w:lang w:eastAsia="zh-TW"/>
        </w:rPr>
      </w:pPr>
      <w:r w:rsidRPr="00E44C65">
        <w:rPr>
          <w:rFonts w:ascii="Songti TC Regular" w:eastAsia="Songti TC Regular" w:hAnsi="Songti TC Regular" w:hint="eastAsia"/>
          <w:szCs w:val="21"/>
          <w:lang w:eastAsia="zh-TW"/>
        </w:rPr>
        <w:t>早期華語流行音樂</w:t>
      </w:r>
      <w:r w:rsidRPr="00E44C65">
        <w:rPr>
          <w:rFonts w:ascii="Songti TC Regular" w:eastAsia="Songti TC Regular" w:hAnsi="Songti TC Regular"/>
          <w:szCs w:val="21"/>
          <w:lang w:eastAsia="zh-TW"/>
        </w:rPr>
        <w:t>主要是以唱片產業為主</w:t>
      </w:r>
      <w:r w:rsidR="00F97304" w:rsidRPr="00E44C65">
        <w:rPr>
          <w:rFonts w:ascii="Songti TC Regular" w:eastAsia="Songti TC Regular" w:hAnsi="Songti TC Regular" w:hint="eastAsia"/>
          <w:szCs w:val="21"/>
          <w:lang w:eastAsia="zh-TW"/>
        </w:rPr>
        <w:t>，</w:t>
      </w:r>
      <w:r w:rsidR="00F97304" w:rsidRPr="00E44C65">
        <w:rPr>
          <w:rFonts w:ascii="Songti TC Regular" w:eastAsia="Songti TC Regular" w:hAnsi="Songti TC Regular"/>
          <w:szCs w:val="21"/>
          <w:lang w:eastAsia="zh-TW"/>
        </w:rPr>
        <w:t>80、90年代唱片產業發展達到了最高峰，各國唱片產業紛紛加入這</w:t>
      </w:r>
      <w:r w:rsidR="00F97304" w:rsidRPr="00E44C65">
        <w:rPr>
          <w:rFonts w:ascii="Songti TC Regular" w:eastAsia="Songti TC Regular" w:hAnsi="Songti TC Regular" w:hint="eastAsia"/>
          <w:szCs w:val="21"/>
          <w:lang w:eastAsia="zh-TW"/>
        </w:rPr>
        <w:t>場</w:t>
      </w:r>
      <w:r w:rsidR="00F97304" w:rsidRPr="00E44C65">
        <w:rPr>
          <w:rFonts w:ascii="Songti TC Regular" w:eastAsia="Songti TC Regular" w:hAnsi="Songti TC Regular"/>
          <w:szCs w:val="21"/>
          <w:lang w:eastAsia="zh-TW"/>
        </w:rPr>
        <w:t>戰局。但隨著電腦技術以及</w:t>
      </w:r>
      <w:r w:rsidR="00F97304" w:rsidRPr="00E44C65">
        <w:rPr>
          <w:rFonts w:ascii="Songti TC Regular" w:eastAsia="Songti TC Regular" w:hAnsi="Songti TC Regular" w:hint="eastAsia"/>
          <w:szCs w:val="21"/>
          <w:lang w:eastAsia="zh-TW"/>
        </w:rPr>
        <w:t>網路</w:t>
      </w:r>
      <w:r w:rsidR="00F97304" w:rsidRPr="00E44C65">
        <w:rPr>
          <w:rFonts w:ascii="Songti TC Regular" w:eastAsia="Songti TC Regular" w:hAnsi="Songti TC Regular"/>
          <w:szCs w:val="21"/>
          <w:lang w:eastAsia="zh-TW"/>
        </w:rPr>
        <w:t>的發展</w:t>
      </w:r>
      <w:r w:rsidR="00F97304" w:rsidRPr="00E44C65">
        <w:rPr>
          <w:rFonts w:ascii="Songti TC Regular" w:eastAsia="Songti TC Regular" w:hAnsi="Songti TC Regular" w:hint="eastAsia"/>
          <w:szCs w:val="21"/>
          <w:lang w:eastAsia="zh-TW"/>
        </w:rPr>
        <w:t>，</w:t>
      </w:r>
      <w:r w:rsidR="00F97304" w:rsidRPr="00E44C65">
        <w:rPr>
          <w:rFonts w:ascii="Songti TC Regular" w:eastAsia="Songti TC Regular" w:hAnsi="Songti TC Regular"/>
          <w:szCs w:val="21"/>
          <w:lang w:eastAsia="zh-TW"/>
        </w:rPr>
        <w:t>盜版唱片與P2P</w:t>
      </w:r>
      <w:r w:rsidR="00F97304" w:rsidRPr="00E44C65">
        <w:rPr>
          <w:rFonts w:ascii="Songti TC Regular" w:eastAsia="Songti TC Regular" w:hAnsi="Songti TC Regular" w:hint="eastAsia"/>
          <w:szCs w:val="21"/>
          <w:lang w:eastAsia="zh-TW"/>
        </w:rPr>
        <w:t>重重的打擊了</w:t>
      </w:r>
      <w:r w:rsidR="00F97304" w:rsidRPr="00E44C65">
        <w:rPr>
          <w:rFonts w:ascii="Songti TC Regular" w:eastAsia="Songti TC Regular" w:hAnsi="Songti TC Regular"/>
          <w:szCs w:val="21"/>
          <w:lang w:eastAsia="zh-TW"/>
        </w:rPr>
        <w:t>傳統音樂產業，唱片銷售量開始一蹶不振，</w:t>
      </w:r>
      <w:r w:rsidR="00F97304" w:rsidRPr="00E44C65">
        <w:rPr>
          <w:rFonts w:ascii="Songti TC Regular" w:eastAsia="Songti TC Regular" w:hAnsi="Songti TC Regular" w:hint="eastAsia"/>
          <w:szCs w:val="21"/>
          <w:lang w:eastAsia="zh-TW"/>
        </w:rPr>
        <w:t>面臨轉型</w:t>
      </w:r>
      <w:r w:rsidR="00A46464">
        <w:rPr>
          <w:rFonts w:ascii="Songti TC Regular" w:eastAsia="Songti TC Regular" w:hAnsi="Songti TC Regular"/>
          <w:szCs w:val="21"/>
          <w:lang w:eastAsia="zh-TW"/>
        </w:rPr>
        <w:fldChar w:fldCharType="begin"/>
      </w:r>
      <w:r w:rsidR="00A46464">
        <w:rPr>
          <w:rFonts w:ascii="Songti TC Regular" w:eastAsia="Songti TC Regular" w:hAnsi="Songti TC Regular"/>
          <w:szCs w:val="21"/>
          <w:lang w:eastAsia="zh-TW"/>
        </w:rPr>
        <w:instrText xml:space="preserve"> ADDIN EN.CITE &lt;EndNote&gt;&lt;Cite&gt;&lt;Author&gt;施韻茹&lt;/Author&gt;&lt;Year&gt;2004&lt;/Year&gt;&lt;RecNum&gt;26&lt;/RecNum&gt;&lt;DisplayText&gt;(施韻茹, 李天鐸, &amp;amp; 郭良文, 2004)&lt;/DisplayText&gt;&lt;record&gt;&lt;rec-number&gt;26&lt;/rec-number&gt;&lt;foreign-keys&gt;&lt;key app="EN" db-id="fvsrvf5aawr20peptwuxra5ct0ewexrpr52z" timestamp="1434631059"&gt;26&lt;/key&gt;&lt;/foreign-keys&gt;&lt;ref-type name="Thesis"&gt;32&lt;/ref-type&gt;&lt;contributors&gt;&lt;authors&gt;&lt;author&gt;施韻茹&lt;/author&gt;&lt;author&gt;李天鐸&lt;/author&gt;&lt;author&gt;郭良文&lt;/author&gt;&lt;/authors&gt;&lt;/contributors&gt;&lt;titles&gt;&lt;title&gt;由節拍旋律到娛樂商品: 台灣流行音樂產業產銷結構轉變研究&lt;/title&gt;&lt;/titles&gt;&lt;dates&gt;&lt;year&gt;2004&lt;/year&gt;&lt;/dates&gt;&lt;urls&gt;&lt;/urls&gt;&lt;/record&gt;&lt;/Cite&gt;&lt;/EndNote&gt;</w:instrText>
      </w:r>
      <w:r w:rsidR="00A46464">
        <w:rPr>
          <w:rFonts w:ascii="Songti TC Regular" w:eastAsia="Songti TC Regular" w:hAnsi="Songti TC Regular"/>
          <w:szCs w:val="21"/>
          <w:lang w:eastAsia="zh-TW"/>
        </w:rPr>
        <w:fldChar w:fldCharType="separate"/>
      </w:r>
      <w:r w:rsidR="00A46464">
        <w:rPr>
          <w:rFonts w:ascii="Songti TC Regular" w:eastAsia="Songti TC Regular" w:hAnsi="Songti TC Regular"/>
          <w:noProof/>
          <w:szCs w:val="21"/>
          <w:lang w:eastAsia="zh-TW"/>
        </w:rPr>
        <w:t>(施韻茹, 李天鐸, &amp; 郭良文, 2004)</w:t>
      </w:r>
      <w:r w:rsidR="00A46464">
        <w:rPr>
          <w:rFonts w:ascii="Songti TC Regular" w:eastAsia="Songti TC Regular" w:hAnsi="Songti TC Regular"/>
          <w:szCs w:val="21"/>
          <w:lang w:eastAsia="zh-TW"/>
        </w:rPr>
        <w:fldChar w:fldCharType="end"/>
      </w:r>
      <w:r w:rsidR="00F97304" w:rsidRPr="00E44C65">
        <w:rPr>
          <w:rFonts w:ascii="Songti TC Regular" w:eastAsia="Songti TC Regular" w:hAnsi="Songti TC Regular"/>
          <w:szCs w:val="21"/>
          <w:lang w:eastAsia="zh-TW"/>
        </w:rPr>
        <w:t>。</w:t>
      </w:r>
    </w:p>
    <w:p w14:paraId="21BAA1C7" w14:textId="160A084C" w:rsidR="00E44C65" w:rsidRPr="00E44C65" w:rsidRDefault="00330811" w:rsidP="00E44C65">
      <w:pPr>
        <w:pStyle w:val="3"/>
        <w:spacing w:before="180" w:after="180"/>
        <w:ind w:firstLineChars="200" w:firstLine="420"/>
        <w:rPr>
          <w:rFonts w:ascii="Songti TC Regular" w:eastAsia="Songti TC Regular" w:hAnsi="Songti TC Regular"/>
          <w:szCs w:val="21"/>
          <w:lang w:eastAsia="zh-TW"/>
        </w:rPr>
      </w:pPr>
      <w:r>
        <w:rPr>
          <w:rFonts w:ascii="Songti TC Regular" w:eastAsia="Songti TC Regular" w:hAnsi="Songti TC Regular"/>
          <w:szCs w:val="21"/>
          <w:lang w:eastAsia="zh-TW"/>
        </w:rPr>
        <w:t>由於網際網路的發展，數位</w:t>
      </w:r>
      <w:r>
        <w:rPr>
          <w:rFonts w:ascii="Songti TC Regular" w:eastAsia="Songti TC Regular" w:hAnsi="Songti TC Regular" w:hint="eastAsia"/>
          <w:szCs w:val="21"/>
          <w:lang w:eastAsia="zh-TW"/>
        </w:rPr>
        <w:t>串</w:t>
      </w:r>
      <w:r>
        <w:rPr>
          <w:rFonts w:ascii="Songti TC Regular" w:eastAsia="Songti TC Regular" w:hAnsi="Songti TC Regular"/>
          <w:szCs w:val="21"/>
          <w:lang w:eastAsia="zh-TW"/>
        </w:rPr>
        <w:t>流音樂開始興起</w:t>
      </w:r>
      <w:r w:rsidR="00E44C65" w:rsidRPr="00E44C65">
        <w:rPr>
          <w:rFonts w:ascii="Songti TC Regular" w:eastAsia="Songti TC Regular" w:hAnsi="Songti TC Regular" w:hint="eastAsia"/>
          <w:szCs w:val="21"/>
          <w:lang w:eastAsia="zh-TW"/>
        </w:rPr>
        <w:t>根據訪談</w:t>
      </w:r>
      <w:r w:rsidR="002C5B37">
        <w:rPr>
          <w:rFonts w:ascii="Songti TC Regular" w:eastAsia="Songti TC Regular" w:hAnsi="Songti TC Regular"/>
          <w:szCs w:val="21"/>
          <w:lang w:eastAsia="zh-TW"/>
        </w:rPr>
        <w:t>，</w:t>
      </w:r>
      <w:r w:rsidR="00E44C65" w:rsidRPr="00E44C65">
        <w:rPr>
          <w:rFonts w:ascii="Songti TC Regular" w:eastAsia="Songti TC Regular" w:hAnsi="Songti TC Regular" w:hint="eastAsia"/>
          <w:szCs w:val="21"/>
          <w:lang w:eastAsia="zh-TW"/>
        </w:rPr>
        <w:t>大多數的音樂產業業者認為數位音樂將會是音樂產業市場的核心業務。在數位音樂的營收結構中</w:t>
      </w:r>
      <w:r w:rsidR="002C5B37">
        <w:rPr>
          <w:rFonts w:ascii="Songti TC Regular" w:eastAsia="Songti TC Regular" w:hAnsi="Songti TC Regular"/>
          <w:szCs w:val="21"/>
          <w:lang w:eastAsia="zh-TW"/>
        </w:rPr>
        <w:t>，</w:t>
      </w:r>
      <w:r w:rsidR="00E44C65" w:rsidRPr="00E44C65">
        <w:rPr>
          <w:rFonts w:ascii="Songti TC Regular" w:eastAsia="Songti TC Regular" w:hAnsi="Songti TC Regular" w:hint="eastAsia"/>
          <w:szCs w:val="21"/>
          <w:lang w:eastAsia="zh-TW"/>
        </w:rPr>
        <w:t>串流音樂收聽佔總產值 40%</w:t>
      </w:r>
      <w:r w:rsidR="002C5B37">
        <w:rPr>
          <w:rFonts w:ascii="Songti TC Regular" w:eastAsia="Songti TC Regular" w:hAnsi="Songti TC Regular"/>
          <w:szCs w:val="21"/>
          <w:lang w:eastAsia="zh-TW"/>
        </w:rPr>
        <w:t>，</w:t>
      </w:r>
      <w:r w:rsidR="00E44C65" w:rsidRPr="00E44C65">
        <w:rPr>
          <w:rFonts w:ascii="Songti TC Regular" w:eastAsia="Songti TC Regular" w:hAnsi="Songti TC Regular" w:hint="eastAsia"/>
          <w:szCs w:val="21"/>
          <w:lang w:eastAsia="zh-TW"/>
        </w:rPr>
        <w:t>顯示串流音樂在數位音樂中之重要性。</w:t>
      </w:r>
    </w:p>
    <w:p w14:paraId="05F3E3E8" w14:textId="1D621024" w:rsidR="008D6C87" w:rsidRPr="00F00C68" w:rsidRDefault="008D6C87" w:rsidP="008D6C87">
      <w:pPr>
        <w:pStyle w:val="2"/>
        <w:spacing w:beforeLines="50" w:before="180"/>
        <w:rPr>
          <w:rFonts w:ascii="YouYuan" w:eastAsia="YouYuan"/>
          <w:b/>
          <w:sz w:val="28"/>
          <w:szCs w:val="28"/>
          <w:lang w:eastAsia="zh-TW"/>
        </w:rPr>
      </w:pPr>
      <w:r w:rsidRPr="00B967B4">
        <w:rPr>
          <w:rFonts w:ascii="YouYuan" w:eastAsia="新細明體" w:hAnsi="Arial" w:cs="Arial"/>
          <w:b/>
          <w:sz w:val="28"/>
          <w:szCs w:val="28"/>
          <w:lang w:eastAsia="zh-TW"/>
        </w:rPr>
        <w:t>2</w:t>
      </w:r>
      <w:r w:rsidRPr="00B967B4">
        <w:rPr>
          <w:rFonts w:ascii="YouYuan" w:eastAsia="新細明體"/>
          <w:b/>
          <w:sz w:val="28"/>
          <w:szCs w:val="28"/>
          <w:lang w:eastAsia="zh-TW"/>
        </w:rPr>
        <w:t xml:space="preserve"> </w:t>
      </w:r>
      <w:r w:rsidRPr="00B967B4">
        <w:rPr>
          <w:rFonts w:ascii="YouYuan" w:eastAsia="新細明體" w:hint="eastAsia"/>
          <w:b/>
          <w:sz w:val="28"/>
          <w:szCs w:val="28"/>
          <w:lang w:eastAsia="zh-TW"/>
        </w:rPr>
        <w:t>研究方法</w:t>
      </w:r>
    </w:p>
    <w:p w14:paraId="287DE443" w14:textId="044D1805" w:rsidR="00422357" w:rsidRDefault="00CA35A1" w:rsidP="00CD438B">
      <w:pPr>
        <w:topLinePunct/>
        <w:adjustRightInd w:val="0"/>
        <w:snapToGrid w:val="0"/>
        <w:spacing w:line="360" w:lineRule="exact"/>
        <w:ind w:firstLineChars="200" w:firstLine="420"/>
        <w:rPr>
          <w:rFonts w:ascii="Songti TC Regular" w:eastAsia="Songti TC Regular" w:hAnsi="Songti TC Regular"/>
          <w:sz w:val="21"/>
          <w:szCs w:val="21"/>
        </w:rPr>
      </w:pPr>
      <w:r w:rsidRPr="00422357">
        <w:rPr>
          <w:rFonts w:ascii="Songti TC Regular" w:eastAsia="Songti TC Regular" w:hAnsi="Songti TC Regular"/>
          <w:sz w:val="21"/>
          <w:szCs w:val="21"/>
        </w:rPr>
        <w:t>相較於實體唱片銷售數字，</w:t>
      </w:r>
      <w:r w:rsidRPr="00422357">
        <w:rPr>
          <w:rFonts w:ascii="Songti TC Regular" w:eastAsia="Songti TC Regular" w:hAnsi="Songti TC Regular" w:hint="eastAsia"/>
          <w:sz w:val="21"/>
          <w:szCs w:val="21"/>
        </w:rPr>
        <w:t>音樂</w:t>
      </w:r>
      <w:r w:rsidRPr="00422357">
        <w:rPr>
          <w:rFonts w:ascii="Songti TC Regular" w:eastAsia="Songti TC Regular" w:hAnsi="Songti TC Regular"/>
          <w:sz w:val="21"/>
          <w:szCs w:val="21"/>
        </w:rPr>
        <w:t>排行榜</w:t>
      </w:r>
      <w:r w:rsidRPr="00422357">
        <w:rPr>
          <w:rFonts w:ascii="Songti TC Regular" w:eastAsia="Songti TC Regular" w:hAnsi="Songti TC Regular" w:hint="eastAsia"/>
          <w:sz w:val="21"/>
          <w:szCs w:val="21"/>
        </w:rPr>
        <w:t>能夠較直接反應</w:t>
      </w:r>
      <w:r w:rsidRPr="00422357">
        <w:rPr>
          <w:rFonts w:ascii="Songti TC Regular" w:eastAsia="Songti TC Regular" w:hAnsi="Songti TC Regular"/>
          <w:sz w:val="21"/>
          <w:szCs w:val="21"/>
        </w:rPr>
        <w:t>聽眾</w:t>
      </w:r>
      <w:r w:rsidRPr="00422357">
        <w:rPr>
          <w:rFonts w:ascii="Songti TC Regular" w:eastAsia="Songti TC Regular" w:hAnsi="Songti TC Regular" w:hint="eastAsia"/>
          <w:sz w:val="21"/>
          <w:szCs w:val="21"/>
        </w:rPr>
        <w:t>對於流行音樂的</w:t>
      </w:r>
      <w:r w:rsidRPr="00422357">
        <w:rPr>
          <w:rFonts w:ascii="Songti TC Regular" w:eastAsia="Songti TC Regular" w:hAnsi="Songti TC Regular"/>
          <w:sz w:val="21"/>
          <w:szCs w:val="21"/>
        </w:rPr>
        <w:t>喜好</w:t>
      </w:r>
      <w:r w:rsidRPr="00422357">
        <w:rPr>
          <w:rFonts w:ascii="Songti TC Regular" w:eastAsia="Songti TC Regular" w:hAnsi="Songti TC Regular" w:hint="eastAsia"/>
          <w:sz w:val="21"/>
          <w:szCs w:val="21"/>
        </w:rPr>
        <w:t>，具有較高的指標性</w:t>
      </w:r>
      <w:r w:rsidR="0029589F">
        <w:rPr>
          <w:rFonts w:ascii="Songti TC Regular" w:eastAsia="Songti TC Regular" w:hAnsi="Songti TC Regular"/>
          <w:sz w:val="21"/>
          <w:szCs w:val="21"/>
        </w:rPr>
        <w:fldChar w:fldCharType="begin"/>
      </w:r>
      <w:r w:rsidR="0029589F">
        <w:rPr>
          <w:rFonts w:ascii="Songti TC Regular" w:eastAsia="Songti TC Regular" w:hAnsi="Songti TC Regular"/>
          <w:sz w:val="21"/>
          <w:szCs w:val="21"/>
        </w:rPr>
        <w:instrText xml:space="preserve"> ADDIN EN.CITE &lt;EndNote&gt;&lt;Cite&gt;&lt;Author&gt;曾湘雲&lt;/Author&gt;&lt;Year&gt;2003&lt;/Year&gt;&lt;RecNum&gt;24&lt;/RecNum&gt;&lt;DisplayText&gt;(曾湘雲, 2003)&lt;/DisplayText&gt;&lt;record&gt;&lt;rec-number&gt;24&lt;/rec-number&gt;&lt;foreign-keys&gt;&lt;key app="EN" db-id="fvsrvf5aawr20peptwuxra5ct0ewexrpr52z" timestamp="1434630782"&gt;24&lt;/key&gt;&lt;/foreign-keys&gt;&lt;ref-type name="Thesis"&gt;32&lt;/ref-type&gt;&lt;contributors&gt;&lt;authors&gt;&lt;author&gt;曾湘雲&lt;/author&gt;&lt;/authors&gt;&lt;/contributors&gt;&lt;titles&gt;&lt;title&gt;檢視台灣流行音樂市場結構與產品多樣性之關聯性: 從歌曲內容及音樂產製面談起&lt;/title&gt;&lt;/titles&gt;&lt;dates&gt;&lt;year&gt;2003&lt;/year&gt;&lt;/dates&gt;&lt;urls&gt;&lt;/urls&gt;&lt;/record&gt;&lt;/Cite&gt;&lt;/EndNote&gt;</w:instrText>
      </w:r>
      <w:r w:rsidR="0029589F">
        <w:rPr>
          <w:rFonts w:ascii="Songti TC Regular" w:eastAsia="Songti TC Regular" w:hAnsi="Songti TC Regular"/>
          <w:sz w:val="21"/>
          <w:szCs w:val="21"/>
        </w:rPr>
        <w:fldChar w:fldCharType="separate"/>
      </w:r>
      <w:r w:rsidR="0029589F">
        <w:rPr>
          <w:rFonts w:ascii="Songti TC Regular" w:eastAsia="Songti TC Regular" w:hAnsi="Songti TC Regular"/>
          <w:noProof/>
          <w:sz w:val="21"/>
          <w:szCs w:val="21"/>
        </w:rPr>
        <w:t>(曾湘雲, 2003)</w:t>
      </w:r>
      <w:r w:rsidR="0029589F">
        <w:rPr>
          <w:rFonts w:ascii="Songti TC Regular" w:eastAsia="Songti TC Regular" w:hAnsi="Songti TC Regular"/>
          <w:sz w:val="21"/>
          <w:szCs w:val="21"/>
        </w:rPr>
        <w:fldChar w:fldCharType="end"/>
      </w:r>
      <w:r w:rsidRPr="00422357">
        <w:rPr>
          <w:rFonts w:ascii="Songti TC Regular" w:eastAsia="Songti TC Regular" w:hAnsi="Songti TC Regular" w:hint="eastAsia"/>
          <w:sz w:val="21"/>
          <w:szCs w:val="21"/>
        </w:rPr>
        <w:t>。</w:t>
      </w:r>
      <w:r w:rsidR="00422357" w:rsidRPr="00422357">
        <w:rPr>
          <w:rFonts w:ascii="Songti TC Regular" w:eastAsia="Songti TC Regular" w:hAnsi="Songti TC Regular" w:hint="eastAsia"/>
          <w:sz w:val="21"/>
          <w:szCs w:val="21"/>
        </w:rPr>
        <w:t>為了了解聽眾對於華語流行音樂之喜好，</w:t>
      </w:r>
      <w:r w:rsidR="00135A14" w:rsidRPr="00422357">
        <w:rPr>
          <w:rFonts w:ascii="Songti TC Regular" w:eastAsia="Songti TC Regular" w:hAnsi="Songti TC Regular"/>
          <w:sz w:val="21"/>
          <w:szCs w:val="21"/>
        </w:rPr>
        <w:t>本研究</w:t>
      </w:r>
      <w:r w:rsidR="00984940" w:rsidRPr="00422357">
        <w:rPr>
          <w:rFonts w:ascii="Songti TC Regular" w:eastAsia="Songti TC Regular" w:hAnsi="Songti TC Regular" w:hint="eastAsia"/>
          <w:sz w:val="21"/>
          <w:szCs w:val="21"/>
        </w:rPr>
        <w:t>藉由Python</w:t>
      </w:r>
      <w:r w:rsidR="00AD086D" w:rsidRPr="00422357">
        <w:rPr>
          <w:rFonts w:ascii="Songti TC Regular" w:eastAsia="Songti TC Regular" w:hAnsi="Songti TC Regular" w:hint="eastAsia"/>
          <w:sz w:val="21"/>
          <w:szCs w:val="21"/>
        </w:rPr>
        <w:t>撰寫網路爬蟲程式，</w:t>
      </w:r>
      <w:r w:rsidR="00422357" w:rsidRPr="00422357">
        <w:rPr>
          <w:rFonts w:ascii="Songti TC Regular" w:eastAsia="Songti TC Regular" w:hAnsi="Songti TC Regular" w:hint="eastAsia"/>
          <w:sz w:val="21"/>
          <w:szCs w:val="21"/>
        </w:rPr>
        <w:t>蒐集KKBOX</w:t>
      </w:r>
      <w:r w:rsidR="00422357" w:rsidRPr="00422357">
        <w:rPr>
          <w:rFonts w:ascii="Songti TC Regular" w:eastAsia="Songti TC Regular" w:hAnsi="Songti TC Regular"/>
          <w:sz w:val="21"/>
          <w:szCs w:val="21"/>
        </w:rPr>
        <w:t>每日華語流行音樂前一百名排行榜</w:t>
      </w:r>
      <w:r w:rsidR="00422357" w:rsidRPr="00422357">
        <w:rPr>
          <w:rFonts w:ascii="Songti TC Regular" w:eastAsia="Songti TC Regular" w:hAnsi="Songti TC Regular" w:hint="eastAsia"/>
          <w:sz w:val="21"/>
          <w:szCs w:val="21"/>
        </w:rPr>
        <w:t>，藉由網路爬蟲挖掘自2005年至2015年共</w:t>
      </w:r>
      <w:r w:rsidR="00422357" w:rsidRPr="00422357">
        <w:rPr>
          <w:rFonts w:ascii="Songti TC Regular" w:eastAsia="Songti TC Regular" w:hAnsi="Songti TC Regular"/>
          <w:sz w:val="21"/>
          <w:szCs w:val="21"/>
        </w:rPr>
        <w:t>340165</w:t>
      </w:r>
      <w:r w:rsidR="00422357" w:rsidRPr="00422357">
        <w:rPr>
          <w:rFonts w:ascii="Songti TC Regular" w:eastAsia="Songti TC Regular" w:hAnsi="Songti TC Regular" w:hint="eastAsia"/>
          <w:sz w:val="21"/>
          <w:szCs w:val="21"/>
        </w:rPr>
        <w:t>筆音樂排行榜資料，</w:t>
      </w:r>
      <w:r w:rsidR="00422357">
        <w:rPr>
          <w:rFonts w:ascii="Songti TC Regular" w:eastAsia="Songti TC Regular" w:hAnsi="Songti TC Regular" w:hint="eastAsia"/>
          <w:sz w:val="21"/>
          <w:szCs w:val="21"/>
        </w:rPr>
        <w:t>萃取</w:t>
      </w:r>
      <w:r w:rsidR="00422357" w:rsidRPr="00422357">
        <w:rPr>
          <w:rFonts w:ascii="Songti TC Regular" w:eastAsia="Songti TC Regular" w:hAnsi="Songti TC Regular" w:hint="eastAsia"/>
          <w:sz w:val="21"/>
          <w:szCs w:val="21"/>
        </w:rPr>
        <w:t>出前100首最熱門的曲目，</w:t>
      </w:r>
      <w:r w:rsidR="00422357">
        <w:rPr>
          <w:rFonts w:ascii="Songti TC Regular" w:eastAsia="Songti TC Regular" w:hAnsi="Songti TC Regular" w:hint="eastAsia"/>
          <w:sz w:val="21"/>
          <w:szCs w:val="21"/>
        </w:rPr>
        <w:t>進而分析</w:t>
      </w:r>
      <w:r w:rsidR="00422357" w:rsidRPr="00422357">
        <w:rPr>
          <w:rFonts w:ascii="Songti TC Regular" w:eastAsia="Songti TC Regular" w:hAnsi="Songti TC Regular" w:hint="eastAsia"/>
          <w:sz w:val="21"/>
          <w:szCs w:val="21"/>
        </w:rPr>
        <w:t>華語流行音樂之發展趨勢，並且視覺化呈現分析之結果。</w:t>
      </w:r>
      <w:r w:rsidR="00F51C28">
        <w:rPr>
          <w:rFonts w:ascii="Songti TC Regular" w:eastAsia="Songti TC Regular" w:hAnsi="Songti TC Regular"/>
          <w:sz w:val="21"/>
          <w:szCs w:val="21"/>
        </w:rPr>
        <w:t>圖為本研究之架構。</w:t>
      </w:r>
    </w:p>
    <w:p w14:paraId="28F27130" w14:textId="1C9F3B41" w:rsidR="00A53E7E" w:rsidRDefault="00330811" w:rsidP="00CD438B">
      <w:pPr>
        <w:topLinePunct/>
        <w:adjustRightInd w:val="0"/>
        <w:snapToGrid w:val="0"/>
        <w:spacing w:line="360" w:lineRule="exact"/>
        <w:ind w:firstLineChars="200" w:firstLine="420"/>
        <w:rPr>
          <w:rFonts w:ascii="Songti TC Regular" w:eastAsia="Songti TC Regular" w:hAnsi="Songti TC Regular"/>
          <w:sz w:val="21"/>
          <w:szCs w:val="21"/>
        </w:rPr>
      </w:pPr>
      <w:r>
        <w:rPr>
          <w:rFonts w:ascii="Songti TC Regular" w:eastAsia="Songti TC Regular" w:hAnsi="Songti TC Regular" w:hint="eastAsia"/>
          <w:noProof/>
          <w:sz w:val="21"/>
          <w:szCs w:val="21"/>
        </w:rPr>
        <w:drawing>
          <wp:anchor distT="0" distB="0" distL="114300" distR="114300" simplePos="0" relativeHeight="251658240" behindDoc="0" locked="0" layoutInCell="1" allowOverlap="1" wp14:anchorId="1DDAADD6" wp14:editId="74C61377">
            <wp:simplePos x="0" y="0"/>
            <wp:positionH relativeFrom="margin">
              <wp:posOffset>0</wp:posOffset>
            </wp:positionH>
            <wp:positionV relativeFrom="paragraph">
              <wp:posOffset>114300</wp:posOffset>
            </wp:positionV>
            <wp:extent cx="5274310" cy="2419985"/>
            <wp:effectExtent l="0" t="0" r="0" b="0"/>
            <wp:wrapTopAndBottom/>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研究架構(海峽兩岸研討會).png"/>
                    <pic:cNvPicPr/>
                  </pic:nvPicPr>
                  <pic:blipFill>
                    <a:blip r:embed="rId9">
                      <a:extLst>
                        <a:ext uri="{28A0092B-C50C-407E-A947-70E740481C1C}">
                          <a14:useLocalDpi xmlns:a14="http://schemas.microsoft.com/office/drawing/2010/main" val="0"/>
                        </a:ext>
                      </a:extLst>
                    </a:blip>
                    <a:stretch>
                      <a:fillRect/>
                    </a:stretch>
                  </pic:blipFill>
                  <pic:spPr>
                    <a:xfrm>
                      <a:off x="0" y="0"/>
                      <a:ext cx="5274310" cy="2419985"/>
                    </a:xfrm>
                    <a:prstGeom prst="rect">
                      <a:avLst/>
                    </a:prstGeom>
                  </pic:spPr>
                </pic:pic>
              </a:graphicData>
            </a:graphic>
            <wp14:sizeRelH relativeFrom="page">
              <wp14:pctWidth>0</wp14:pctWidth>
            </wp14:sizeRelH>
            <wp14:sizeRelV relativeFrom="page">
              <wp14:pctHeight>0</wp14:pctHeight>
            </wp14:sizeRelV>
          </wp:anchor>
        </w:drawing>
      </w:r>
    </w:p>
    <w:p w14:paraId="3E466CD5" w14:textId="40520580" w:rsidR="00135A14" w:rsidRDefault="00422357" w:rsidP="00CA35A1">
      <w:pPr>
        <w:topLinePunct/>
        <w:adjustRightInd w:val="0"/>
        <w:snapToGrid w:val="0"/>
        <w:spacing w:line="360" w:lineRule="exact"/>
        <w:rPr>
          <w:rFonts w:eastAsia="新細明體"/>
        </w:rPr>
      </w:pPr>
      <w:r>
        <w:rPr>
          <w:rFonts w:eastAsia="新細明體" w:hint="eastAsia"/>
        </w:rPr>
        <w:t>2.1</w:t>
      </w:r>
      <w:r>
        <w:rPr>
          <w:rFonts w:eastAsia="新細明體" w:hint="eastAsia"/>
        </w:rPr>
        <w:t>資料蒐集</w:t>
      </w:r>
    </w:p>
    <w:p w14:paraId="615B955E" w14:textId="476EDFDC" w:rsidR="00204366" w:rsidRPr="00CD438B" w:rsidRDefault="00204366" w:rsidP="00CD438B">
      <w:pPr>
        <w:topLinePunct/>
        <w:adjustRightInd w:val="0"/>
        <w:snapToGrid w:val="0"/>
        <w:spacing w:line="360" w:lineRule="exact"/>
        <w:ind w:firstLineChars="200" w:firstLine="420"/>
        <w:rPr>
          <w:rFonts w:ascii="Songti TC Regular" w:eastAsia="Songti TC Regular" w:hAnsi="Songti TC Regular"/>
          <w:sz w:val="21"/>
          <w:szCs w:val="21"/>
        </w:rPr>
      </w:pPr>
      <w:r w:rsidRPr="00CD438B">
        <w:rPr>
          <w:rFonts w:ascii="Songti TC Regular" w:eastAsia="Songti TC Regular" w:hAnsi="Songti TC Regular" w:hint="eastAsia"/>
          <w:sz w:val="21"/>
          <w:szCs w:val="21"/>
        </w:rPr>
        <w:t>本研究資料蒐集來源為目前台灣具指標性的線上音樂串流平台</w:t>
      </w:r>
      <w:r w:rsidRPr="00CD438B">
        <w:rPr>
          <w:rFonts w:ascii="Songti TC Regular" w:eastAsia="Songti TC Regular" w:hAnsi="Songti TC Regular"/>
          <w:sz w:val="21"/>
          <w:szCs w:val="21"/>
        </w:rPr>
        <w:t xml:space="preserve"> KKBOX </w:t>
      </w:r>
      <w:r w:rsidRPr="00CD438B">
        <w:rPr>
          <w:rFonts w:ascii="Songti TC Regular" w:eastAsia="Songti TC Regular" w:hAnsi="Songti TC Regular" w:hint="eastAsia"/>
          <w:sz w:val="21"/>
          <w:szCs w:val="21"/>
        </w:rPr>
        <w:t>所提供的華語流行音樂排行榜及點播相關資料。</w:t>
      </w:r>
      <w:r w:rsidRPr="00CD438B">
        <w:rPr>
          <w:rFonts w:ascii="Songti TC Regular" w:eastAsia="Songti TC Regular" w:hAnsi="Songti TC Regular"/>
          <w:sz w:val="21"/>
          <w:szCs w:val="21"/>
        </w:rPr>
        <w:t xml:space="preserve">KKBOX </w:t>
      </w:r>
      <w:r w:rsidRPr="00CD438B">
        <w:rPr>
          <w:rFonts w:ascii="Songti TC Regular" w:eastAsia="Songti TC Regular" w:hAnsi="Songti TC Regular" w:hint="eastAsia"/>
          <w:sz w:val="21"/>
          <w:szCs w:val="21"/>
        </w:rPr>
        <w:t>提供之音樂熱門排行榜資料，會於每日統計正式會員播放的資訊，並進行統計分析，排名出每日的熱門音樂排行榜，其排行榜名次無法藉由買賣、關說及個人意見影響與干涉，可確保其公正性。</w:t>
      </w:r>
      <w:r w:rsidRPr="00CD438B">
        <w:rPr>
          <w:rFonts w:ascii="Songti TC Regular" w:eastAsia="Songti TC Regular" w:hAnsi="Songti TC Regular"/>
          <w:sz w:val="21"/>
          <w:szCs w:val="21"/>
        </w:rPr>
        <w:t xml:space="preserve"> </w:t>
      </w:r>
    </w:p>
    <w:p w14:paraId="41593FF0" w14:textId="0217717A" w:rsidR="00204366" w:rsidRPr="00CD438B" w:rsidRDefault="00204366" w:rsidP="00CD438B">
      <w:pPr>
        <w:topLinePunct/>
        <w:adjustRightInd w:val="0"/>
        <w:snapToGrid w:val="0"/>
        <w:spacing w:line="360" w:lineRule="exact"/>
        <w:ind w:firstLineChars="200" w:firstLine="420"/>
        <w:rPr>
          <w:rFonts w:ascii="Songti TC Regular" w:eastAsia="Songti TC Regular" w:hAnsi="Songti TC Regular"/>
          <w:sz w:val="21"/>
          <w:szCs w:val="21"/>
        </w:rPr>
      </w:pPr>
      <w:r w:rsidRPr="00CD438B">
        <w:rPr>
          <w:rFonts w:ascii="Songti TC Regular" w:eastAsia="Songti TC Regular" w:hAnsi="Songti TC Regular"/>
          <w:sz w:val="21"/>
          <w:szCs w:val="21"/>
        </w:rPr>
        <w:t>KKBOX</w:t>
      </w:r>
      <w:r w:rsidRPr="00CD438B">
        <w:rPr>
          <w:rFonts w:ascii="Songti TC Regular" w:eastAsia="Songti TC Regular" w:hAnsi="Songti TC Regular" w:hint="eastAsia"/>
          <w:sz w:val="21"/>
          <w:szCs w:val="21"/>
        </w:rPr>
        <w:t>提供從</w:t>
      </w:r>
      <w:r w:rsidRPr="00CD438B">
        <w:rPr>
          <w:rFonts w:ascii="Songti TC Regular" w:eastAsia="Songti TC Regular" w:hAnsi="Songti TC Regular"/>
          <w:sz w:val="21"/>
          <w:szCs w:val="21"/>
        </w:rPr>
        <w:t>2005</w:t>
      </w:r>
      <w:r w:rsidRPr="00CD438B">
        <w:rPr>
          <w:rFonts w:ascii="Songti TC Regular" w:eastAsia="Songti TC Regular" w:hAnsi="Songti TC Regular" w:hint="eastAsia"/>
          <w:sz w:val="21"/>
          <w:szCs w:val="21"/>
        </w:rPr>
        <w:t>年起至今的音樂排行榜，依照音樂頻道做分類，分為綜合新歌、華語、西洋、日語、韓語、台語、粵語、嘻哈</w:t>
      </w:r>
      <w:r w:rsidRPr="00CD438B">
        <w:rPr>
          <w:rFonts w:ascii="Songti TC Regular" w:eastAsia="Songti TC Regular" w:hAnsi="Songti TC Regular"/>
          <w:sz w:val="21"/>
          <w:szCs w:val="21"/>
        </w:rPr>
        <w:t xml:space="preserve"> R&amp;B</w:t>
      </w:r>
      <w:r w:rsidRPr="00CD438B">
        <w:rPr>
          <w:rFonts w:ascii="Songti TC Regular" w:eastAsia="Songti TC Regular" w:hAnsi="Songti TC Regular" w:hint="eastAsia"/>
          <w:sz w:val="21"/>
          <w:szCs w:val="21"/>
        </w:rPr>
        <w:t>、搖滾、電子、古典、爵士以及世界心靈共十三類，依統計週期分為日排行榜、週排行榜及月排行榜，統計並分析出最熱門的前一百名單曲以及專輯。</w:t>
      </w:r>
      <w:r w:rsidRPr="00CD438B">
        <w:rPr>
          <w:rFonts w:ascii="Songti TC Regular" w:eastAsia="Songti TC Regular" w:hAnsi="Songti TC Regular"/>
          <w:sz w:val="21"/>
          <w:szCs w:val="21"/>
        </w:rPr>
        <w:t xml:space="preserve"> </w:t>
      </w:r>
    </w:p>
    <w:p w14:paraId="7F022C10" w14:textId="0A9B3C69" w:rsidR="00204366" w:rsidRPr="00CD438B" w:rsidRDefault="004062C2" w:rsidP="00CD438B">
      <w:pPr>
        <w:topLinePunct/>
        <w:adjustRightInd w:val="0"/>
        <w:snapToGrid w:val="0"/>
        <w:spacing w:line="360" w:lineRule="exact"/>
        <w:ind w:firstLineChars="200" w:firstLine="420"/>
        <w:rPr>
          <w:rFonts w:ascii="Songti TC Regular" w:eastAsia="Songti TC Regular" w:hAnsi="Songti TC Regular"/>
          <w:sz w:val="21"/>
          <w:szCs w:val="21"/>
        </w:rPr>
      </w:pPr>
      <w:r>
        <w:rPr>
          <w:rFonts w:ascii="Songti TC Regular" w:eastAsia="Songti TC Regular" w:hAnsi="Songti TC Regular" w:hint="eastAsia"/>
          <w:sz w:val="21"/>
          <w:szCs w:val="21"/>
        </w:rPr>
        <w:t>由於排行榜資料量龐大，難以</w:t>
      </w:r>
      <w:r w:rsidR="00204366" w:rsidRPr="00CD438B">
        <w:rPr>
          <w:rFonts w:ascii="Songti TC Regular" w:eastAsia="Songti TC Regular" w:hAnsi="Songti TC Regular" w:hint="eastAsia"/>
          <w:sz w:val="21"/>
          <w:szCs w:val="21"/>
        </w:rPr>
        <w:t>藉由人工手動蒐集，因此本研究利用Python撰寫網路爬蟲，蒐集KKBOX</w:t>
      </w:r>
      <w:r w:rsidR="00CD438B">
        <w:rPr>
          <w:rFonts w:ascii="Songti TC Regular" w:eastAsia="Songti TC Regular" w:hAnsi="Songti TC Regular" w:hint="eastAsia"/>
          <w:sz w:val="21"/>
          <w:szCs w:val="21"/>
        </w:rPr>
        <w:t>公開之排行榜自2005年起至2015年，每日公布之前一百名熱門華語流行音樂排行，共</w:t>
      </w:r>
      <w:r w:rsidR="00204366" w:rsidRPr="00CD438B">
        <w:rPr>
          <w:rFonts w:ascii="Songti TC Regular" w:eastAsia="Songti TC Regular" w:hAnsi="Songti TC Regular"/>
          <w:sz w:val="21"/>
          <w:szCs w:val="21"/>
        </w:rPr>
        <w:t>340165</w:t>
      </w:r>
      <w:r w:rsidR="00204366" w:rsidRPr="00CD438B">
        <w:rPr>
          <w:rFonts w:ascii="Songti TC Regular" w:eastAsia="Songti TC Regular" w:hAnsi="Songti TC Regular" w:hint="eastAsia"/>
          <w:sz w:val="21"/>
          <w:szCs w:val="21"/>
        </w:rPr>
        <w:t>筆</w:t>
      </w:r>
      <w:r w:rsidR="00CD438B" w:rsidRPr="00CD438B">
        <w:rPr>
          <w:rFonts w:ascii="Songti TC Regular" w:eastAsia="Songti TC Regular" w:hAnsi="Songti TC Regular" w:hint="eastAsia"/>
          <w:sz w:val="21"/>
          <w:szCs w:val="21"/>
        </w:rPr>
        <w:t>華語流行</w:t>
      </w:r>
      <w:r w:rsidR="00204366" w:rsidRPr="00CD438B">
        <w:rPr>
          <w:rFonts w:ascii="Songti TC Regular" w:eastAsia="Songti TC Regular" w:hAnsi="Songti TC Regular" w:hint="eastAsia"/>
          <w:sz w:val="21"/>
          <w:szCs w:val="21"/>
        </w:rPr>
        <w:t>音樂</w:t>
      </w:r>
      <w:r w:rsidR="00CD438B" w:rsidRPr="00CD438B">
        <w:rPr>
          <w:rFonts w:ascii="Songti TC Regular" w:eastAsia="Songti TC Regular" w:hAnsi="Songti TC Regular" w:hint="eastAsia"/>
          <w:sz w:val="21"/>
          <w:szCs w:val="21"/>
        </w:rPr>
        <w:t>之</w:t>
      </w:r>
      <w:r w:rsidR="00204366" w:rsidRPr="00CD438B">
        <w:rPr>
          <w:rFonts w:ascii="Songti TC Regular" w:eastAsia="Songti TC Regular" w:hAnsi="Songti TC Regular" w:hint="eastAsia"/>
          <w:sz w:val="21"/>
          <w:szCs w:val="21"/>
        </w:rPr>
        <w:t>排行榜資料</w:t>
      </w:r>
      <w:r w:rsidR="00CD438B">
        <w:rPr>
          <w:rFonts w:ascii="Songti TC Regular" w:eastAsia="Songti TC Regular" w:hAnsi="Songti TC Regular" w:hint="eastAsia"/>
          <w:sz w:val="21"/>
          <w:szCs w:val="21"/>
        </w:rPr>
        <w:t>，以供後續探索華語流行音樂趨勢之分析</w:t>
      </w:r>
      <w:r w:rsidR="00CD438B" w:rsidRPr="00CD438B">
        <w:rPr>
          <w:rFonts w:ascii="Songti TC Regular" w:eastAsia="Songti TC Regular" w:hAnsi="Songti TC Regular" w:hint="eastAsia"/>
          <w:sz w:val="21"/>
          <w:szCs w:val="21"/>
        </w:rPr>
        <w:t>。</w:t>
      </w:r>
    </w:p>
    <w:p w14:paraId="18CB39EE" w14:textId="1A3F3BB4" w:rsidR="00135A14" w:rsidRDefault="00CD438B" w:rsidP="00CA35A1">
      <w:pPr>
        <w:topLinePunct/>
        <w:adjustRightInd w:val="0"/>
        <w:snapToGrid w:val="0"/>
        <w:spacing w:line="360" w:lineRule="exact"/>
        <w:rPr>
          <w:rFonts w:eastAsia="新細明體"/>
        </w:rPr>
      </w:pPr>
      <w:r>
        <w:rPr>
          <w:rFonts w:eastAsia="新細明體" w:hint="eastAsia"/>
        </w:rPr>
        <w:t>2.</w:t>
      </w:r>
      <w:r w:rsidR="00211598">
        <w:rPr>
          <w:rFonts w:eastAsia="新細明體" w:hint="eastAsia"/>
        </w:rPr>
        <w:t>2</w:t>
      </w:r>
      <w:r>
        <w:rPr>
          <w:rFonts w:eastAsia="新細明體" w:hint="eastAsia"/>
        </w:rPr>
        <w:t>資料</w:t>
      </w:r>
      <w:r w:rsidR="006958C5">
        <w:rPr>
          <w:rFonts w:eastAsia="新細明體" w:hint="eastAsia"/>
        </w:rPr>
        <w:t>萃取</w:t>
      </w:r>
    </w:p>
    <w:p w14:paraId="1ACBCFFA" w14:textId="15FAF6CD" w:rsidR="00211598" w:rsidRPr="0029589F" w:rsidRDefault="00211598" w:rsidP="0029589F">
      <w:pPr>
        <w:topLinePunct/>
        <w:adjustRightInd w:val="0"/>
        <w:snapToGrid w:val="0"/>
        <w:spacing w:line="360" w:lineRule="exact"/>
        <w:ind w:firstLineChars="200" w:firstLine="420"/>
        <w:rPr>
          <w:rFonts w:ascii="Songti TC Regular" w:eastAsia="Songti TC Regular" w:hAnsi="Songti TC Regular"/>
          <w:sz w:val="21"/>
          <w:szCs w:val="21"/>
        </w:rPr>
      </w:pPr>
      <w:r w:rsidRPr="0029589F">
        <w:rPr>
          <w:rFonts w:ascii="Songti TC Regular" w:eastAsia="Songti TC Regular" w:hAnsi="Songti TC Regular" w:hint="eastAsia"/>
          <w:sz w:val="21"/>
          <w:szCs w:val="21"/>
        </w:rPr>
        <w:t>為</w:t>
      </w:r>
      <w:r w:rsidR="00E14101" w:rsidRPr="0029589F">
        <w:rPr>
          <w:rFonts w:ascii="Songti TC Regular" w:eastAsia="Songti TC Regular" w:hAnsi="Songti TC Regular" w:hint="eastAsia"/>
          <w:sz w:val="21"/>
          <w:szCs w:val="21"/>
        </w:rPr>
        <w:t>利用網路爬蟲取得之大量資料</w:t>
      </w:r>
      <w:r w:rsidRPr="0029589F">
        <w:rPr>
          <w:rFonts w:ascii="Songti TC Regular" w:eastAsia="Songti TC Regular" w:hAnsi="Songti TC Regular" w:hint="eastAsia"/>
          <w:sz w:val="21"/>
          <w:szCs w:val="21"/>
        </w:rPr>
        <w:t>了解熱門華語流行音樂之發</w:t>
      </w:r>
      <w:r w:rsidR="0029589F" w:rsidRPr="0029589F">
        <w:rPr>
          <w:rFonts w:ascii="Songti TC Regular" w:eastAsia="Songti TC Regular" w:hAnsi="Songti TC Regular" w:hint="eastAsia"/>
          <w:sz w:val="21"/>
          <w:szCs w:val="21"/>
        </w:rPr>
        <w:t>展趨勢</w:t>
      </w:r>
      <w:r w:rsidR="00E14101">
        <w:rPr>
          <w:rFonts w:ascii="Songti TC Regular" w:eastAsia="Songti TC Regular" w:hAnsi="Songti TC Regular"/>
          <w:sz w:val="21"/>
          <w:szCs w:val="21"/>
        </w:rPr>
        <w:t>，本研究除了利用</w:t>
      </w:r>
      <w:r w:rsidR="00E14101">
        <w:rPr>
          <w:rFonts w:ascii="Songti TC Regular" w:eastAsia="Songti TC Regular" w:hAnsi="Songti TC Regular" w:hint="eastAsia"/>
          <w:sz w:val="21"/>
          <w:szCs w:val="21"/>
        </w:rPr>
        <w:t>排行榜探尋</w:t>
      </w:r>
      <w:r w:rsidR="00E14101">
        <w:rPr>
          <w:rFonts w:ascii="Songti TC Regular" w:eastAsia="Songti TC Regular" w:hAnsi="Songti TC Regular"/>
          <w:sz w:val="21"/>
          <w:szCs w:val="21"/>
        </w:rPr>
        <w:t>華語流行音樂趨勢之輪廓</w:t>
      </w:r>
      <w:r w:rsidR="0029589F" w:rsidRPr="0029589F">
        <w:rPr>
          <w:rFonts w:ascii="Songti TC Regular" w:eastAsia="Songti TC Regular" w:hAnsi="Songti TC Regular" w:hint="eastAsia"/>
          <w:sz w:val="21"/>
          <w:szCs w:val="21"/>
        </w:rPr>
        <w:t>，</w:t>
      </w:r>
      <w:r w:rsidR="00E14101">
        <w:rPr>
          <w:rFonts w:ascii="Songti TC Regular" w:eastAsia="Songti TC Regular" w:hAnsi="Songti TC Regular"/>
          <w:sz w:val="21"/>
          <w:szCs w:val="21"/>
        </w:rPr>
        <w:t>並對這些資料進行篩選，剔除熱門程度不高之曲目，</w:t>
      </w:r>
      <w:r w:rsidR="0029589F" w:rsidRPr="0029589F">
        <w:rPr>
          <w:rFonts w:ascii="Songti TC Regular" w:eastAsia="Songti TC Regular" w:hAnsi="Songti TC Regular" w:hint="eastAsia"/>
          <w:sz w:val="21"/>
          <w:szCs w:val="21"/>
        </w:rPr>
        <w:t>萃取出這十年間最熱門</w:t>
      </w:r>
      <w:r w:rsidRPr="0029589F">
        <w:rPr>
          <w:rFonts w:ascii="Songti TC Regular" w:eastAsia="Songti TC Regular" w:hAnsi="Songti TC Regular" w:hint="eastAsia"/>
          <w:sz w:val="21"/>
          <w:szCs w:val="21"/>
        </w:rPr>
        <w:t>100首</w:t>
      </w:r>
      <w:r w:rsidR="0029589F" w:rsidRPr="0029589F">
        <w:rPr>
          <w:rFonts w:ascii="Songti TC Regular" w:eastAsia="Songti TC Regular" w:hAnsi="Songti TC Regular" w:hint="eastAsia"/>
          <w:sz w:val="21"/>
          <w:szCs w:val="21"/>
        </w:rPr>
        <w:t>最熱門之曲目</w:t>
      </w:r>
      <w:r w:rsidR="00E14101">
        <w:rPr>
          <w:rFonts w:ascii="Songti TC Regular" w:eastAsia="Songti TC Regular" w:hAnsi="Songti TC Regular"/>
          <w:sz w:val="21"/>
          <w:szCs w:val="21"/>
        </w:rPr>
        <w:t>，</w:t>
      </w:r>
      <w:r w:rsidR="00DF279F">
        <w:rPr>
          <w:rFonts w:ascii="Songti TC Regular" w:eastAsia="Songti TC Regular" w:hAnsi="Songti TC Regular" w:hint="eastAsia"/>
          <w:sz w:val="21"/>
          <w:szCs w:val="21"/>
        </w:rPr>
        <w:t>作為較深入的</w:t>
      </w:r>
      <w:r w:rsidR="0029589F">
        <w:rPr>
          <w:rFonts w:ascii="Songti TC Regular" w:eastAsia="Songti TC Regular" w:hAnsi="Songti TC Regular" w:hint="eastAsia"/>
          <w:sz w:val="21"/>
          <w:szCs w:val="21"/>
        </w:rPr>
        <w:t>對象</w:t>
      </w:r>
      <w:r w:rsidR="00E14101">
        <w:rPr>
          <w:rFonts w:ascii="Songti TC Regular" w:eastAsia="Songti TC Regular" w:hAnsi="Songti TC Regular" w:hint="eastAsia"/>
          <w:sz w:val="21"/>
          <w:szCs w:val="21"/>
        </w:rPr>
        <w:t>。</w:t>
      </w:r>
    </w:p>
    <w:p w14:paraId="6C6B9B29" w14:textId="18CF017D" w:rsidR="00135A14" w:rsidRDefault="006958C5" w:rsidP="006958C5">
      <w:pPr>
        <w:topLinePunct/>
        <w:adjustRightInd w:val="0"/>
        <w:snapToGrid w:val="0"/>
        <w:spacing w:line="360" w:lineRule="exact"/>
        <w:rPr>
          <w:rFonts w:eastAsia="新細明體"/>
        </w:rPr>
      </w:pPr>
      <w:r w:rsidRPr="006958C5">
        <w:rPr>
          <w:rFonts w:eastAsia="新細明體"/>
        </w:rPr>
        <w:t>2.3</w:t>
      </w:r>
      <w:r w:rsidRPr="006958C5">
        <w:rPr>
          <w:rFonts w:eastAsia="新細明體" w:hint="eastAsia"/>
        </w:rPr>
        <w:t>資料</w:t>
      </w:r>
      <w:r w:rsidRPr="006958C5">
        <w:rPr>
          <w:rFonts w:eastAsia="新細明體"/>
        </w:rPr>
        <w:t>分析</w:t>
      </w:r>
    </w:p>
    <w:p w14:paraId="57DACF31" w14:textId="791F3D43" w:rsidR="00DF279F" w:rsidRPr="004C5ADB" w:rsidRDefault="004C5ADB" w:rsidP="004C5ADB">
      <w:pPr>
        <w:topLinePunct/>
        <w:adjustRightInd w:val="0"/>
        <w:snapToGrid w:val="0"/>
        <w:spacing w:line="360" w:lineRule="exact"/>
        <w:ind w:firstLineChars="200" w:firstLine="420"/>
        <w:rPr>
          <w:rFonts w:ascii="Songti TC Regular" w:eastAsia="Songti TC Regular" w:hAnsi="Songti TC Regular"/>
          <w:sz w:val="21"/>
          <w:szCs w:val="21"/>
        </w:rPr>
      </w:pPr>
      <w:r w:rsidRPr="004C5ADB">
        <w:rPr>
          <w:rFonts w:ascii="Songti TC Regular" w:eastAsia="Songti TC Regular" w:hAnsi="Songti TC Regular"/>
          <w:sz w:val="21"/>
          <w:szCs w:val="21"/>
        </w:rPr>
        <w:t>為分析這些大量的資料，本研究使用R</w:t>
      </w:r>
      <w:r w:rsidRPr="004C5ADB">
        <w:rPr>
          <w:rFonts w:ascii="Songti TC Regular" w:eastAsia="Songti TC Regular" w:hAnsi="Songti TC Regular" w:hint="eastAsia"/>
          <w:sz w:val="21"/>
          <w:szCs w:val="21"/>
        </w:rPr>
        <w:t>語言</w:t>
      </w:r>
      <w:r w:rsidRPr="004C5ADB">
        <w:rPr>
          <w:rFonts w:ascii="Songti TC Regular" w:eastAsia="Songti TC Regular" w:hAnsi="Songti TC Regular"/>
          <w:sz w:val="21"/>
          <w:szCs w:val="21"/>
        </w:rPr>
        <w:t>進行資料的篩選與分析</w:t>
      </w:r>
      <w:r w:rsidR="00DA73DE">
        <w:rPr>
          <w:rFonts w:ascii="Songti TC Regular" w:eastAsia="Songti TC Regular" w:hAnsi="Songti TC Regular" w:hint="eastAsia"/>
          <w:sz w:val="21"/>
          <w:szCs w:val="21"/>
        </w:rPr>
        <w:t>。</w:t>
      </w:r>
      <w:r w:rsidR="00DA73DE">
        <w:rPr>
          <w:rFonts w:ascii="Songti TC Regular" w:eastAsia="Songti TC Regular" w:hAnsi="Songti TC Regular"/>
          <w:sz w:val="21"/>
          <w:szCs w:val="21"/>
        </w:rPr>
        <w:t>R</w:t>
      </w:r>
      <w:r w:rsidR="00DA73DE">
        <w:rPr>
          <w:rFonts w:ascii="Songti TC Regular" w:eastAsia="Songti TC Regular" w:hAnsi="Songti TC Regular" w:hint="eastAsia"/>
          <w:sz w:val="21"/>
          <w:szCs w:val="21"/>
        </w:rPr>
        <w:t>語言</w:t>
      </w:r>
      <w:r w:rsidR="00DA73DE">
        <w:rPr>
          <w:rFonts w:ascii="Songti TC Regular" w:eastAsia="Songti TC Regular" w:hAnsi="Songti TC Regular"/>
          <w:sz w:val="21"/>
          <w:szCs w:val="21"/>
        </w:rPr>
        <w:t>是一種跨平台</w:t>
      </w:r>
      <w:r w:rsidR="00DA73DE">
        <w:rPr>
          <w:rFonts w:ascii="Songti TC Regular" w:eastAsia="Songti TC Regular" w:hAnsi="Songti TC Regular" w:hint="eastAsia"/>
          <w:sz w:val="21"/>
          <w:szCs w:val="21"/>
        </w:rPr>
        <w:t>開放原始碼之</w:t>
      </w:r>
      <w:r w:rsidR="00DA73DE">
        <w:rPr>
          <w:rFonts w:ascii="Songti TC Regular" w:eastAsia="Songti TC Regular" w:hAnsi="Songti TC Regular"/>
          <w:sz w:val="21"/>
          <w:szCs w:val="21"/>
        </w:rPr>
        <w:t>程式語言，主要用於</w:t>
      </w:r>
      <w:r w:rsidR="00DA73DE">
        <w:rPr>
          <w:rFonts w:ascii="Songti TC Regular" w:eastAsia="Songti TC Regular" w:hAnsi="Songti TC Regular" w:hint="eastAsia"/>
          <w:sz w:val="21"/>
          <w:szCs w:val="21"/>
        </w:rPr>
        <w:t>統計</w:t>
      </w:r>
      <w:r w:rsidR="00DA73DE">
        <w:rPr>
          <w:rFonts w:ascii="Songti TC Regular" w:eastAsia="Songti TC Regular" w:hAnsi="Songti TC Regular"/>
          <w:sz w:val="21"/>
          <w:szCs w:val="21"/>
        </w:rPr>
        <w:t>分析、資料探勘以及資料圖表繪製。其</w:t>
      </w:r>
      <w:r w:rsidR="00DA73DE">
        <w:rPr>
          <w:rFonts w:ascii="Songti TC Regular" w:eastAsia="Songti TC Regular" w:hAnsi="Songti TC Regular" w:hint="eastAsia"/>
          <w:sz w:val="21"/>
          <w:szCs w:val="21"/>
        </w:rPr>
        <w:t>優點為</w:t>
      </w:r>
      <w:r w:rsidR="00DA73DE">
        <w:rPr>
          <w:rFonts w:ascii="Songti TC Regular" w:eastAsia="Songti TC Regular" w:hAnsi="Songti TC Regular"/>
          <w:sz w:val="21"/>
          <w:szCs w:val="21"/>
        </w:rPr>
        <w:t>已內建多種統計學</w:t>
      </w:r>
      <w:r w:rsidR="00DA73DE">
        <w:rPr>
          <w:rFonts w:ascii="Songti TC Regular" w:eastAsia="Songti TC Regular" w:hAnsi="Songti TC Regular" w:hint="eastAsia"/>
          <w:sz w:val="21"/>
          <w:szCs w:val="21"/>
        </w:rPr>
        <w:t>函式</w:t>
      </w:r>
      <w:r w:rsidR="00DA73DE">
        <w:rPr>
          <w:rFonts w:ascii="Songti TC Regular" w:eastAsia="Songti TC Regular" w:hAnsi="Songti TC Regular"/>
          <w:sz w:val="21"/>
          <w:szCs w:val="21"/>
        </w:rPr>
        <w:t>以及數字分析的功能，並且擁有廣大之社群提供大量且多樣的</w:t>
      </w:r>
      <w:r w:rsidR="00DA73DE">
        <w:rPr>
          <w:rFonts w:ascii="Songti TC Regular" w:eastAsia="Songti TC Regular" w:hAnsi="Songti TC Regular" w:hint="eastAsia"/>
          <w:sz w:val="21"/>
          <w:szCs w:val="21"/>
        </w:rPr>
        <w:t>套件</w:t>
      </w:r>
      <w:r w:rsidR="00DA73DE">
        <w:rPr>
          <w:rFonts w:ascii="Songti TC Regular" w:eastAsia="Songti TC Regular" w:hAnsi="Songti TC Regular"/>
          <w:sz w:val="21"/>
          <w:szCs w:val="21"/>
        </w:rPr>
        <w:t>（Packages，為用戶撰寫之功能</w:t>
      </w:r>
      <w:r w:rsidR="00DA73DE">
        <w:rPr>
          <w:rFonts w:ascii="Songti TC Regular" w:eastAsia="Songti TC Regular" w:hAnsi="Songti TC Regular" w:hint="eastAsia"/>
          <w:sz w:val="21"/>
          <w:szCs w:val="21"/>
        </w:rPr>
        <w:t>函式</w:t>
      </w:r>
      <w:r w:rsidR="00DA73DE">
        <w:rPr>
          <w:rFonts w:ascii="Songti TC Regular" w:eastAsia="Songti TC Regular" w:hAnsi="Songti TC Regular"/>
          <w:sz w:val="21"/>
          <w:szCs w:val="21"/>
        </w:rPr>
        <w:t>）。R語言也具有強大的繪圖功能，有助於探索與發現從資料數值上面難以直接發現的線索。</w:t>
      </w:r>
    </w:p>
    <w:p w14:paraId="5878E390" w14:textId="567798AF" w:rsidR="006958C5" w:rsidRDefault="006958C5" w:rsidP="006958C5">
      <w:pPr>
        <w:topLinePunct/>
        <w:adjustRightInd w:val="0"/>
        <w:snapToGrid w:val="0"/>
        <w:spacing w:line="360" w:lineRule="exact"/>
        <w:rPr>
          <w:rFonts w:eastAsia="新細明體"/>
        </w:rPr>
      </w:pPr>
      <w:r w:rsidRPr="006958C5">
        <w:rPr>
          <w:rFonts w:eastAsia="新細明體"/>
        </w:rPr>
        <w:t>2.4</w:t>
      </w:r>
      <w:r w:rsidRPr="006958C5">
        <w:rPr>
          <w:rFonts w:eastAsia="新細明體" w:hint="eastAsia"/>
        </w:rPr>
        <w:t>視覺化</w:t>
      </w:r>
    </w:p>
    <w:p w14:paraId="6782F53A" w14:textId="395FF1CD" w:rsidR="00C9171A" w:rsidRPr="00DA73DE" w:rsidRDefault="00C9171A" w:rsidP="00C9171A">
      <w:pPr>
        <w:topLinePunct/>
        <w:adjustRightInd w:val="0"/>
        <w:snapToGrid w:val="0"/>
        <w:spacing w:line="360" w:lineRule="exact"/>
        <w:ind w:firstLineChars="200" w:firstLine="420"/>
        <w:rPr>
          <w:rFonts w:ascii="Songti TC Regular" w:eastAsia="Songti TC Regular" w:hAnsi="Songti TC Regular"/>
          <w:sz w:val="21"/>
          <w:szCs w:val="21"/>
        </w:rPr>
      </w:pPr>
      <w:r>
        <w:rPr>
          <w:rFonts w:ascii="Songti TC Regular" w:eastAsia="Songti TC Regular" w:hAnsi="Songti TC Regular"/>
          <w:sz w:val="21"/>
          <w:szCs w:val="21"/>
        </w:rPr>
        <w:t>資料視覺化（</w:t>
      </w:r>
      <w:r w:rsidRPr="00C9171A">
        <w:rPr>
          <w:rFonts w:ascii="Songti TC Regular" w:eastAsia="Songti TC Regular" w:hAnsi="Songti TC Regular"/>
          <w:sz w:val="21"/>
          <w:szCs w:val="21"/>
        </w:rPr>
        <w:t>Data Visualization</w:t>
      </w:r>
      <w:r>
        <w:rPr>
          <w:rFonts w:ascii="Songti TC Regular" w:eastAsia="Songti TC Regular" w:hAnsi="Songti TC Regular"/>
          <w:sz w:val="21"/>
          <w:szCs w:val="21"/>
        </w:rPr>
        <w:t>），為了更清楚呈現資料所代表之意義，除了進行統計分析外，本研究利</w:t>
      </w:r>
      <w:r>
        <w:rPr>
          <w:rFonts w:ascii="Songti TC Regular" w:eastAsia="Songti TC Regular" w:hAnsi="Songti TC Regular" w:hint="eastAsia"/>
          <w:sz w:val="21"/>
          <w:szCs w:val="21"/>
        </w:rPr>
        <w:t>用</w:t>
      </w:r>
      <w:r>
        <w:rPr>
          <w:rFonts w:ascii="Songti TC Regular" w:eastAsia="Songti TC Regular" w:hAnsi="Songti TC Regular"/>
          <w:sz w:val="21"/>
          <w:szCs w:val="21"/>
        </w:rPr>
        <w:t>R</w:t>
      </w:r>
      <w:r>
        <w:rPr>
          <w:rFonts w:ascii="Songti TC Regular" w:eastAsia="Songti TC Regular" w:hAnsi="Songti TC Regular" w:hint="eastAsia"/>
          <w:sz w:val="21"/>
          <w:szCs w:val="21"/>
        </w:rPr>
        <w:t>語言本身之繪圖功能</w:t>
      </w:r>
      <w:r>
        <w:rPr>
          <w:rFonts w:ascii="Songti TC Regular" w:eastAsia="Songti TC Regular" w:hAnsi="Songti TC Regular"/>
          <w:sz w:val="21"/>
          <w:szCs w:val="21"/>
        </w:rPr>
        <w:t>加上</w:t>
      </w:r>
      <w:r w:rsidR="00A82108">
        <w:rPr>
          <w:rFonts w:ascii="Songti TC Regular" w:eastAsia="Songti TC Regular" w:hAnsi="Songti TC Regular"/>
          <w:sz w:val="21"/>
          <w:szCs w:val="21"/>
        </w:rPr>
        <w:t>商業視覺</w:t>
      </w:r>
      <w:r w:rsidR="00A82108">
        <w:rPr>
          <w:rFonts w:ascii="Songti TC Regular" w:eastAsia="Songti TC Regular" w:hAnsi="Songti TC Regular" w:hint="eastAsia"/>
          <w:sz w:val="21"/>
          <w:szCs w:val="21"/>
        </w:rPr>
        <w:t>化</w:t>
      </w:r>
      <w:r>
        <w:rPr>
          <w:rFonts w:ascii="Songti TC Regular" w:eastAsia="Songti TC Regular" w:hAnsi="Songti TC Regular"/>
          <w:sz w:val="21"/>
          <w:szCs w:val="21"/>
        </w:rPr>
        <w:t>分析軟體Tableau</w:t>
      </w:r>
      <w:r>
        <w:rPr>
          <w:rFonts w:ascii="Songti TC Regular" w:eastAsia="Songti TC Regular" w:hAnsi="Songti TC Regular" w:hint="eastAsia"/>
          <w:sz w:val="21"/>
          <w:szCs w:val="21"/>
        </w:rPr>
        <w:t>，</w:t>
      </w:r>
      <w:r>
        <w:rPr>
          <w:rFonts w:ascii="Songti TC Regular" w:eastAsia="Songti TC Regular" w:hAnsi="Songti TC Regular"/>
          <w:sz w:val="21"/>
          <w:szCs w:val="21"/>
        </w:rPr>
        <w:t>將難以直接解讀之資料分析結果，以視覺化</w:t>
      </w:r>
      <w:r>
        <w:rPr>
          <w:rFonts w:ascii="Songti TC Regular" w:eastAsia="Songti TC Regular" w:hAnsi="Songti TC Regular" w:hint="eastAsia"/>
          <w:sz w:val="21"/>
          <w:szCs w:val="21"/>
        </w:rPr>
        <w:t>圖形精確呈現</w:t>
      </w:r>
      <w:r>
        <w:rPr>
          <w:rFonts w:ascii="Songti TC Regular" w:eastAsia="Songti TC Regular" w:hAnsi="Songti TC Regular"/>
          <w:sz w:val="21"/>
          <w:szCs w:val="21"/>
        </w:rPr>
        <w:t>，有助於研究探索華語流行音樂之趨勢以及現象。</w:t>
      </w:r>
    </w:p>
    <w:p w14:paraId="52F5DCF4" w14:textId="5611F597" w:rsidR="008D6C87" w:rsidRDefault="008D6C87" w:rsidP="008D6C87">
      <w:pPr>
        <w:pStyle w:val="2"/>
        <w:spacing w:beforeLines="50" w:before="180" w:afterLines="50" w:after="180"/>
        <w:rPr>
          <w:rFonts w:ascii="YouYuan" w:eastAsia="新細明體"/>
          <w:b/>
          <w:color w:val="FF0000"/>
          <w:sz w:val="28"/>
          <w:szCs w:val="28"/>
          <w:lang w:eastAsia="zh-TW"/>
        </w:rPr>
      </w:pPr>
      <w:r w:rsidRPr="00B967B4">
        <w:rPr>
          <w:rFonts w:ascii="YouYuan" w:eastAsia="新細明體" w:hAnsi="Arial" w:cs="Arial"/>
          <w:b/>
          <w:sz w:val="28"/>
          <w:szCs w:val="28"/>
          <w:lang w:eastAsia="zh-TW"/>
        </w:rPr>
        <w:t>3</w:t>
      </w:r>
      <w:r w:rsidRPr="00B967B4">
        <w:rPr>
          <w:rFonts w:ascii="YouYuan" w:eastAsia="新細明體"/>
          <w:b/>
          <w:lang w:eastAsia="zh-TW"/>
        </w:rPr>
        <w:t xml:space="preserve"> </w:t>
      </w:r>
      <w:r w:rsidRPr="00B967B4">
        <w:rPr>
          <w:rFonts w:ascii="YouYuan" w:eastAsia="新細明體" w:hint="eastAsia"/>
          <w:b/>
          <w:sz w:val="28"/>
          <w:szCs w:val="28"/>
          <w:lang w:eastAsia="zh-TW"/>
        </w:rPr>
        <w:t>研究發現</w:t>
      </w:r>
    </w:p>
    <w:p w14:paraId="2F374183" w14:textId="3F7341C2" w:rsidR="00F559E1" w:rsidRPr="00F559E1" w:rsidRDefault="00330811" w:rsidP="00330811">
      <w:pPr>
        <w:topLinePunct/>
        <w:adjustRightInd w:val="0"/>
        <w:snapToGrid w:val="0"/>
        <w:spacing w:line="360" w:lineRule="exact"/>
        <w:ind w:firstLineChars="200" w:firstLine="480"/>
        <w:rPr>
          <w:rFonts w:ascii="Songti TC Regular" w:eastAsia="Songti TC Regular" w:hAnsi="Songti TC Regular"/>
          <w:sz w:val="21"/>
          <w:szCs w:val="21"/>
        </w:rPr>
      </w:pPr>
      <w:r>
        <w:rPr>
          <w:rFonts w:eastAsia="新細明體" w:hint="eastAsia"/>
          <w:noProof/>
        </w:rPr>
        <w:drawing>
          <wp:anchor distT="0" distB="0" distL="114300" distR="114300" simplePos="0" relativeHeight="251659264" behindDoc="0" locked="0" layoutInCell="1" allowOverlap="1" wp14:anchorId="755CF744" wp14:editId="56EA9F3D">
            <wp:simplePos x="0" y="0"/>
            <wp:positionH relativeFrom="margin">
              <wp:posOffset>-342900</wp:posOffset>
            </wp:positionH>
            <wp:positionV relativeFrom="paragraph">
              <wp:posOffset>800100</wp:posOffset>
            </wp:positionV>
            <wp:extent cx="6115050" cy="3339465"/>
            <wp:effectExtent l="0" t="0" r="6350" b="0"/>
            <wp:wrapTopAndBottom/>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國籍分佈.jpg"/>
                    <pic:cNvPicPr/>
                  </pic:nvPicPr>
                  <pic:blipFill>
                    <a:blip r:embed="rId10">
                      <a:extLst>
                        <a:ext uri="{28A0092B-C50C-407E-A947-70E740481C1C}">
                          <a14:useLocalDpi xmlns:a14="http://schemas.microsoft.com/office/drawing/2010/main" val="0"/>
                        </a:ext>
                      </a:extLst>
                    </a:blip>
                    <a:stretch>
                      <a:fillRect/>
                    </a:stretch>
                  </pic:blipFill>
                  <pic:spPr>
                    <a:xfrm>
                      <a:off x="0" y="0"/>
                      <a:ext cx="6115050" cy="3339465"/>
                    </a:xfrm>
                    <a:prstGeom prst="rect">
                      <a:avLst/>
                    </a:prstGeom>
                  </pic:spPr>
                </pic:pic>
              </a:graphicData>
            </a:graphic>
            <wp14:sizeRelH relativeFrom="page">
              <wp14:pctWidth>0</wp14:pctWidth>
            </wp14:sizeRelH>
            <wp14:sizeRelV relativeFrom="page">
              <wp14:pctHeight>0</wp14:pctHeight>
            </wp14:sizeRelV>
          </wp:anchor>
        </w:drawing>
      </w:r>
      <w:r w:rsidR="00F559E1" w:rsidRPr="00F559E1">
        <w:rPr>
          <w:rFonts w:ascii="Songti TC Regular" w:eastAsia="Songti TC Regular" w:hAnsi="Songti TC Regular" w:hint="eastAsia"/>
          <w:sz w:val="21"/>
          <w:szCs w:val="21"/>
        </w:rPr>
        <w:t>本研究主要針對</w:t>
      </w:r>
      <w:r w:rsidR="00F559E1" w:rsidRPr="00F559E1">
        <w:rPr>
          <w:rFonts w:ascii="Songti TC Regular" w:eastAsia="Songti TC Regular" w:hAnsi="Songti TC Regular"/>
          <w:sz w:val="21"/>
          <w:szCs w:val="21"/>
        </w:rPr>
        <w:t>流行音樂結構概況進行分析，接著從中探索流行音樂發展現象與趨勢，並配合視覺化圖</w:t>
      </w:r>
      <w:r w:rsidR="00F559E1" w:rsidRPr="00F559E1">
        <w:rPr>
          <w:rFonts w:ascii="Songti TC Regular" w:eastAsia="Songti TC Regular" w:hAnsi="Songti TC Regular" w:hint="eastAsia"/>
          <w:sz w:val="21"/>
          <w:szCs w:val="21"/>
        </w:rPr>
        <w:t>表</w:t>
      </w:r>
      <w:r w:rsidR="00F559E1" w:rsidRPr="00F559E1">
        <w:rPr>
          <w:rFonts w:ascii="Songti TC Regular" w:eastAsia="Songti TC Regular" w:hAnsi="Songti TC Regular"/>
          <w:sz w:val="21"/>
          <w:szCs w:val="21"/>
        </w:rPr>
        <w:t>觀察背後可能代表之含義</w:t>
      </w:r>
      <w:r w:rsidR="00F559E1">
        <w:rPr>
          <w:rFonts w:ascii="Songti TC Regular" w:eastAsia="Songti TC Regular" w:hAnsi="Songti TC Regular"/>
          <w:sz w:val="21"/>
          <w:szCs w:val="21"/>
        </w:rPr>
        <w:t>，</w:t>
      </w:r>
      <w:r w:rsidR="00A11915">
        <w:rPr>
          <w:rFonts w:ascii="Songti TC Regular" w:eastAsia="Songti TC Regular" w:hAnsi="Songti TC Regular"/>
          <w:sz w:val="21"/>
          <w:szCs w:val="21"/>
        </w:rPr>
        <w:t>以下將分作</w:t>
      </w:r>
      <w:r w:rsidR="00A11915">
        <w:rPr>
          <w:rFonts w:ascii="Songti TC Regular" w:eastAsia="Songti TC Regular" w:hAnsi="Songti TC Regular" w:hint="eastAsia"/>
          <w:sz w:val="21"/>
          <w:szCs w:val="21"/>
        </w:rPr>
        <w:t>兩</w:t>
      </w:r>
      <w:r w:rsidR="00F559E1">
        <w:rPr>
          <w:rFonts w:ascii="Songti TC Regular" w:eastAsia="Songti TC Regular" w:hAnsi="Songti TC Regular"/>
          <w:sz w:val="21"/>
          <w:szCs w:val="21"/>
        </w:rPr>
        <w:t>點說明，分別是流行音樂概況以及</w:t>
      </w:r>
      <w:r w:rsidR="00F559E1" w:rsidRPr="00F559E1">
        <w:rPr>
          <w:rFonts w:ascii="Songti TC Regular" w:eastAsia="Songti TC Regular" w:hAnsi="Songti TC Regular" w:hint="eastAsia"/>
          <w:sz w:val="21"/>
          <w:szCs w:val="21"/>
        </w:rPr>
        <w:t>影視戲劇對於流行音樂之影響</w:t>
      </w:r>
      <w:r w:rsidR="00F559E1" w:rsidRPr="00F559E1">
        <w:rPr>
          <w:rFonts w:ascii="Songti TC Regular" w:eastAsia="Songti TC Regular" w:hAnsi="Songti TC Regular"/>
          <w:sz w:val="21"/>
          <w:szCs w:val="21"/>
        </w:rPr>
        <w:t>。</w:t>
      </w:r>
    </w:p>
    <w:p w14:paraId="4DA856F5" w14:textId="10023335" w:rsidR="00F559E1" w:rsidRDefault="00F559E1" w:rsidP="00F559E1">
      <w:pPr>
        <w:topLinePunct/>
        <w:adjustRightInd w:val="0"/>
        <w:snapToGrid w:val="0"/>
        <w:spacing w:line="360" w:lineRule="exact"/>
        <w:rPr>
          <w:rFonts w:eastAsia="新細明體"/>
        </w:rPr>
      </w:pPr>
      <w:r w:rsidRPr="00F559E1">
        <w:rPr>
          <w:rFonts w:eastAsia="新細明體"/>
        </w:rPr>
        <w:t>3.1</w:t>
      </w:r>
      <w:r>
        <w:rPr>
          <w:rFonts w:eastAsia="新細明體" w:hint="eastAsia"/>
        </w:rPr>
        <w:t>流行音樂</w:t>
      </w:r>
      <w:r w:rsidRPr="00F559E1">
        <w:rPr>
          <w:rFonts w:eastAsia="新細明體"/>
        </w:rPr>
        <w:t>概況</w:t>
      </w:r>
    </w:p>
    <w:p w14:paraId="4B68DCE1" w14:textId="7E3B291C" w:rsidR="00E57FD4" w:rsidRDefault="0024178F" w:rsidP="00330811">
      <w:pPr>
        <w:topLinePunct/>
        <w:adjustRightInd w:val="0"/>
        <w:snapToGrid w:val="0"/>
        <w:spacing w:line="360" w:lineRule="exact"/>
        <w:ind w:firstLineChars="200" w:firstLine="420"/>
        <w:rPr>
          <w:rFonts w:ascii="Songti TC Regular" w:eastAsia="Songti TC Regular" w:hAnsi="Songti TC Regular"/>
          <w:sz w:val="21"/>
          <w:szCs w:val="21"/>
        </w:rPr>
      </w:pPr>
      <w:r w:rsidRPr="0024178F">
        <w:rPr>
          <w:rFonts w:ascii="Songti TC Regular" w:eastAsia="Songti TC Regular" w:hAnsi="Songti TC Regular" w:hint="eastAsia"/>
          <w:sz w:val="21"/>
          <w:szCs w:val="21"/>
        </w:rPr>
        <w:t>由於華人分佈於世界各地</w:t>
      </w:r>
      <w:r w:rsidRPr="0024178F">
        <w:rPr>
          <w:rFonts w:ascii="Songti TC Regular" w:eastAsia="Songti TC Regular" w:hAnsi="Songti TC Regular"/>
          <w:sz w:val="21"/>
          <w:szCs w:val="21"/>
        </w:rPr>
        <w:t>，華語流行音樂可能來自於不同國家，為了解熱門</w:t>
      </w:r>
      <w:r w:rsidRPr="0024178F">
        <w:rPr>
          <w:rFonts w:ascii="Songti TC Regular" w:eastAsia="Songti TC Regular" w:hAnsi="Songti TC Regular" w:hint="eastAsia"/>
          <w:sz w:val="21"/>
          <w:szCs w:val="21"/>
        </w:rPr>
        <w:t>華語流行音樂</w:t>
      </w:r>
      <w:r w:rsidRPr="0024178F">
        <w:rPr>
          <w:rFonts w:ascii="Songti TC Regular" w:eastAsia="Songti TC Regular" w:hAnsi="Songti TC Regular"/>
          <w:sz w:val="21"/>
          <w:szCs w:val="21"/>
        </w:rPr>
        <w:t>的創作來源，本研究</w:t>
      </w:r>
      <w:r w:rsidRPr="0024178F">
        <w:rPr>
          <w:rFonts w:ascii="Songti TC Regular" w:eastAsia="Songti TC Regular" w:hAnsi="Songti TC Regular" w:hint="eastAsia"/>
          <w:sz w:val="21"/>
          <w:szCs w:val="21"/>
        </w:rPr>
        <w:t>利用</w:t>
      </w:r>
      <w:r w:rsidRPr="0024178F">
        <w:rPr>
          <w:rFonts w:ascii="Songti TC Regular" w:eastAsia="Songti TC Regular" w:hAnsi="Songti TC Regular"/>
          <w:sz w:val="21"/>
          <w:szCs w:val="21"/>
        </w:rPr>
        <w:t>萃取出之前一百名熱門華語</w:t>
      </w:r>
      <w:r w:rsidRPr="0024178F">
        <w:rPr>
          <w:rFonts w:ascii="Songti TC Regular" w:eastAsia="Songti TC Regular" w:hAnsi="Songti TC Regular" w:hint="eastAsia"/>
          <w:sz w:val="21"/>
          <w:szCs w:val="21"/>
        </w:rPr>
        <w:t>歌曲</w:t>
      </w:r>
      <w:r w:rsidRPr="0024178F">
        <w:rPr>
          <w:rFonts w:ascii="Songti TC Regular" w:eastAsia="Songti TC Regular" w:hAnsi="Songti TC Regular"/>
          <w:sz w:val="21"/>
          <w:szCs w:val="21"/>
        </w:rPr>
        <w:t>演唱之藝人，結合地圖資訊，描繪出地區分布圖</w:t>
      </w:r>
      <w:r w:rsidRPr="0024178F">
        <w:rPr>
          <w:rFonts w:ascii="Songti TC Regular" w:eastAsia="Songti TC Regular" w:hAnsi="Songti TC Regular" w:hint="eastAsia"/>
          <w:sz w:val="21"/>
          <w:szCs w:val="21"/>
        </w:rPr>
        <w:t>。圖</w:t>
      </w:r>
      <w:r w:rsidRPr="0024178F">
        <w:rPr>
          <w:rFonts w:ascii="Songti TC Regular" w:eastAsia="Songti TC Regular" w:hAnsi="Songti TC Regular"/>
          <w:sz w:val="21"/>
          <w:szCs w:val="21"/>
        </w:rPr>
        <w:t>中顯示，約69%</w:t>
      </w:r>
      <w:r w:rsidRPr="0024178F">
        <w:rPr>
          <w:rFonts w:ascii="Songti TC Regular" w:eastAsia="Songti TC Regular" w:hAnsi="Songti TC Regular" w:hint="eastAsia"/>
          <w:sz w:val="21"/>
          <w:szCs w:val="21"/>
        </w:rPr>
        <w:t>之熱門藝人</w:t>
      </w:r>
      <w:r w:rsidRPr="0024178F">
        <w:rPr>
          <w:rFonts w:ascii="Songti TC Regular" w:eastAsia="Songti TC Regular" w:hAnsi="Songti TC Regular"/>
          <w:sz w:val="21"/>
          <w:szCs w:val="21"/>
        </w:rPr>
        <w:t>來自於國籍為台灣之藝人，其次10%來自於國籍為美國之藝人</w:t>
      </w:r>
      <w:r w:rsidRPr="0024178F">
        <w:rPr>
          <w:rFonts w:ascii="Songti TC Regular" w:eastAsia="Songti TC Regular" w:hAnsi="Songti TC Regular" w:hint="eastAsia"/>
          <w:sz w:val="21"/>
          <w:szCs w:val="21"/>
        </w:rPr>
        <w:t>以及</w:t>
      </w:r>
      <w:r w:rsidRPr="0024178F">
        <w:rPr>
          <w:rFonts w:ascii="Songti TC Regular" w:eastAsia="Songti TC Regular" w:hAnsi="Songti TC Regular"/>
          <w:sz w:val="21"/>
          <w:szCs w:val="21"/>
        </w:rPr>
        <w:t>8%</w:t>
      </w:r>
      <w:r w:rsidRPr="0024178F">
        <w:rPr>
          <w:rFonts w:ascii="Songti TC Regular" w:eastAsia="Songti TC Regular" w:hAnsi="Songti TC Regular" w:hint="eastAsia"/>
          <w:sz w:val="21"/>
          <w:szCs w:val="21"/>
        </w:rPr>
        <w:t>來自於</w:t>
      </w:r>
      <w:r w:rsidRPr="0024178F">
        <w:rPr>
          <w:rFonts w:ascii="Songti TC Regular" w:eastAsia="Songti TC Regular" w:hAnsi="Songti TC Regular"/>
          <w:sz w:val="21"/>
          <w:szCs w:val="21"/>
        </w:rPr>
        <w:t>馬來西亞之藝人。</w:t>
      </w:r>
    </w:p>
    <w:p w14:paraId="33A90351" w14:textId="233C31E2" w:rsidR="00312782" w:rsidRDefault="00330811" w:rsidP="0063013B">
      <w:pPr>
        <w:topLinePunct/>
        <w:adjustRightInd w:val="0"/>
        <w:snapToGrid w:val="0"/>
        <w:spacing w:line="360" w:lineRule="exact"/>
        <w:ind w:firstLineChars="200" w:firstLine="420"/>
        <w:rPr>
          <w:rFonts w:ascii="Songti TC Regular" w:eastAsia="Songti TC Regular" w:hAnsi="Songti TC Regular"/>
          <w:sz w:val="21"/>
          <w:szCs w:val="21"/>
        </w:rPr>
      </w:pPr>
      <w:r>
        <w:rPr>
          <w:rFonts w:ascii="Songti TC Regular" w:eastAsia="Songti TC Regular" w:hAnsi="Songti TC Regular"/>
          <w:noProof/>
          <w:sz w:val="21"/>
          <w:szCs w:val="21"/>
        </w:rPr>
        <w:drawing>
          <wp:anchor distT="0" distB="0" distL="114300" distR="114300" simplePos="0" relativeHeight="251660288" behindDoc="0" locked="0" layoutInCell="1" allowOverlap="1" wp14:anchorId="3DE2B8EB" wp14:editId="54B9C96A">
            <wp:simplePos x="0" y="0"/>
            <wp:positionH relativeFrom="margin">
              <wp:posOffset>-342900</wp:posOffset>
            </wp:positionH>
            <wp:positionV relativeFrom="paragraph">
              <wp:posOffset>-114300</wp:posOffset>
            </wp:positionV>
            <wp:extent cx="5976620" cy="4572000"/>
            <wp:effectExtent l="0" t="0" r="0" b="0"/>
            <wp:wrapTopAndBottom/>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p_artist_with_time.jpg"/>
                    <pic:cNvPicPr/>
                  </pic:nvPicPr>
                  <pic:blipFill>
                    <a:blip r:embed="rId11">
                      <a:extLst>
                        <a:ext uri="{28A0092B-C50C-407E-A947-70E740481C1C}">
                          <a14:useLocalDpi xmlns:a14="http://schemas.microsoft.com/office/drawing/2010/main" val="0"/>
                        </a:ext>
                      </a:extLst>
                    </a:blip>
                    <a:stretch>
                      <a:fillRect/>
                    </a:stretch>
                  </pic:blipFill>
                  <pic:spPr>
                    <a:xfrm>
                      <a:off x="0" y="0"/>
                      <a:ext cx="5976620" cy="4572000"/>
                    </a:xfrm>
                    <a:prstGeom prst="rect">
                      <a:avLst/>
                    </a:prstGeom>
                  </pic:spPr>
                </pic:pic>
              </a:graphicData>
            </a:graphic>
            <wp14:sizeRelH relativeFrom="page">
              <wp14:pctWidth>0</wp14:pctWidth>
            </wp14:sizeRelH>
            <wp14:sizeRelV relativeFrom="page">
              <wp14:pctHeight>0</wp14:pctHeight>
            </wp14:sizeRelV>
          </wp:anchor>
        </w:drawing>
      </w:r>
      <w:r w:rsidR="00A11915">
        <w:rPr>
          <w:rFonts w:ascii="Songti TC Regular" w:eastAsia="Songti TC Regular" w:hAnsi="Songti TC Regular" w:hint="eastAsia"/>
          <w:sz w:val="21"/>
          <w:szCs w:val="21"/>
        </w:rPr>
        <w:t>藝人出道之年份</w:t>
      </w:r>
      <w:r w:rsidR="00A11915">
        <w:rPr>
          <w:rFonts w:ascii="Songti TC Regular" w:eastAsia="Songti TC Regular" w:hAnsi="Songti TC Regular"/>
          <w:sz w:val="21"/>
          <w:szCs w:val="21"/>
        </w:rPr>
        <w:t>與時間</w:t>
      </w:r>
      <w:r w:rsidR="00312782">
        <w:rPr>
          <w:rFonts w:ascii="Songti TC Regular" w:eastAsia="Songti TC Regular" w:hAnsi="Songti TC Regular"/>
          <w:sz w:val="21"/>
          <w:szCs w:val="21"/>
        </w:rPr>
        <w:t>長度</w:t>
      </w:r>
      <w:r w:rsidR="00A11915">
        <w:rPr>
          <w:rFonts w:ascii="Songti TC Regular" w:eastAsia="Songti TC Regular" w:hAnsi="Songti TC Regular"/>
          <w:sz w:val="21"/>
          <w:szCs w:val="21"/>
        </w:rPr>
        <w:t>可能會影響聽眾對於藝人之認識程度，進而影響對於藝人演唱歌曲之喜好</w:t>
      </w:r>
      <w:r w:rsidR="00780F03">
        <w:rPr>
          <w:rFonts w:ascii="Songti TC Regular" w:eastAsia="Songti TC Regular" w:hAnsi="Songti TC Regular"/>
          <w:sz w:val="21"/>
          <w:szCs w:val="21"/>
        </w:rPr>
        <w:t>，</w:t>
      </w:r>
      <w:r w:rsidR="00312782">
        <w:rPr>
          <w:rFonts w:ascii="Songti TC Regular" w:eastAsia="Songti TC Regular" w:hAnsi="Songti TC Regular"/>
          <w:sz w:val="21"/>
          <w:szCs w:val="21"/>
        </w:rPr>
        <w:t>本研究整理了每個時期出道藝人</w:t>
      </w:r>
      <w:r w:rsidR="00312782">
        <w:rPr>
          <w:rFonts w:ascii="Songti TC Regular" w:eastAsia="Songti TC Regular" w:hAnsi="Songti TC Regular" w:hint="eastAsia"/>
          <w:sz w:val="21"/>
          <w:szCs w:val="21"/>
        </w:rPr>
        <w:t>，</w:t>
      </w:r>
      <w:r w:rsidR="00A1704D">
        <w:rPr>
          <w:rFonts w:ascii="Songti TC Regular" w:eastAsia="Songti TC Regular" w:hAnsi="Songti TC Regular"/>
          <w:sz w:val="21"/>
          <w:szCs w:val="21"/>
        </w:rPr>
        <w:t>比較哪個時期的藝人為現今華語流行音樂圈中較為活躍，</w:t>
      </w:r>
      <w:r w:rsidR="002D4D00">
        <w:rPr>
          <w:rFonts w:ascii="Songti TC Regular" w:eastAsia="Songti TC Regular" w:hAnsi="Songti TC Regular" w:hint="eastAsia"/>
          <w:sz w:val="21"/>
          <w:szCs w:val="21"/>
        </w:rPr>
        <w:t>圖為</w:t>
      </w:r>
      <w:r w:rsidR="002D4D00">
        <w:rPr>
          <w:rFonts w:ascii="Songti TC Regular" w:eastAsia="Songti TC Regular" w:hAnsi="Songti TC Regular"/>
          <w:sz w:val="21"/>
          <w:szCs w:val="21"/>
        </w:rPr>
        <w:t>前一百名藝人出道時間之分佈情形，圖形越細的藝人代表名次</w:t>
      </w:r>
      <w:r w:rsidR="002D4D00">
        <w:rPr>
          <w:rFonts w:ascii="Songti TC Regular" w:eastAsia="Songti TC Regular" w:hAnsi="Songti TC Regular" w:hint="eastAsia"/>
          <w:sz w:val="21"/>
          <w:szCs w:val="21"/>
        </w:rPr>
        <w:t>越頂</w:t>
      </w:r>
      <w:r w:rsidR="002D4D00">
        <w:rPr>
          <w:rFonts w:ascii="Songti TC Regular" w:eastAsia="Songti TC Regular" w:hAnsi="Songti TC Regular"/>
          <w:sz w:val="21"/>
          <w:szCs w:val="21"/>
        </w:rPr>
        <w:t>尖</w:t>
      </w:r>
      <w:r w:rsidR="002D4D00">
        <w:rPr>
          <w:rFonts w:ascii="Songti TC Regular" w:eastAsia="Songti TC Regular" w:hAnsi="Songti TC Regular" w:hint="eastAsia"/>
          <w:sz w:val="21"/>
          <w:szCs w:val="21"/>
        </w:rPr>
        <w:t>。</w:t>
      </w:r>
      <w:r w:rsidR="002D4D00">
        <w:rPr>
          <w:rFonts w:ascii="Songti TC Regular" w:eastAsia="Songti TC Regular" w:hAnsi="Songti TC Regular"/>
          <w:sz w:val="21"/>
          <w:szCs w:val="21"/>
        </w:rPr>
        <w:t>從此圖中可</w:t>
      </w:r>
      <w:r w:rsidR="00A1704D">
        <w:rPr>
          <w:rFonts w:ascii="Songti TC Regular" w:eastAsia="Songti TC Regular" w:hAnsi="Songti TC Regular"/>
          <w:sz w:val="21"/>
          <w:szCs w:val="21"/>
        </w:rPr>
        <w:t>發現</w:t>
      </w:r>
      <w:r w:rsidR="002D4D00">
        <w:rPr>
          <w:rFonts w:ascii="Songti TC Regular" w:eastAsia="Songti TC Regular" w:hAnsi="Songti TC Regular"/>
          <w:sz w:val="21"/>
          <w:szCs w:val="21"/>
        </w:rPr>
        <w:t>活躍的藝人大多</w:t>
      </w:r>
      <w:r w:rsidR="002D4D00">
        <w:rPr>
          <w:rFonts w:ascii="Songti TC Regular" w:eastAsia="Songti TC Regular" w:hAnsi="Songti TC Regular" w:hint="eastAsia"/>
          <w:sz w:val="21"/>
          <w:szCs w:val="21"/>
        </w:rPr>
        <w:t>集中於</w:t>
      </w:r>
      <w:r w:rsidR="002D4D00">
        <w:rPr>
          <w:rFonts w:ascii="Songti TC Regular" w:eastAsia="Songti TC Regular" w:hAnsi="Songti TC Regular"/>
          <w:sz w:val="21"/>
          <w:szCs w:val="21"/>
        </w:rPr>
        <w:t>1998</w:t>
      </w:r>
      <w:r w:rsidR="002D4D00">
        <w:rPr>
          <w:rFonts w:ascii="Songti TC Regular" w:eastAsia="Songti TC Regular" w:hAnsi="Songti TC Regular" w:hint="eastAsia"/>
          <w:sz w:val="21"/>
          <w:szCs w:val="21"/>
        </w:rPr>
        <w:t>年至</w:t>
      </w:r>
      <w:r w:rsidR="002D4D00">
        <w:rPr>
          <w:rFonts w:ascii="Songti TC Regular" w:eastAsia="Songti TC Regular" w:hAnsi="Songti TC Regular"/>
          <w:sz w:val="21"/>
          <w:szCs w:val="21"/>
        </w:rPr>
        <w:t>2008</w:t>
      </w:r>
      <w:r w:rsidR="002D4D00">
        <w:rPr>
          <w:rFonts w:ascii="Songti TC Regular" w:eastAsia="Songti TC Regular" w:hAnsi="Songti TC Regular" w:hint="eastAsia"/>
          <w:sz w:val="21"/>
          <w:szCs w:val="21"/>
        </w:rPr>
        <w:t>年</w:t>
      </w:r>
      <w:r w:rsidR="002D4D00">
        <w:rPr>
          <w:rFonts w:ascii="Songti TC Regular" w:eastAsia="Songti TC Regular" w:hAnsi="Songti TC Regular"/>
          <w:sz w:val="21"/>
          <w:szCs w:val="21"/>
        </w:rPr>
        <w:t>這段時間，</w:t>
      </w:r>
      <w:r w:rsidR="00BD1E4D">
        <w:rPr>
          <w:rFonts w:ascii="Songti TC Regular" w:eastAsia="Songti TC Regular" w:hAnsi="Songti TC Regular"/>
          <w:sz w:val="21"/>
          <w:szCs w:val="21"/>
        </w:rPr>
        <w:t>正值網際網路興起，推</w:t>
      </w:r>
      <w:r w:rsidR="00BD1E4D">
        <w:rPr>
          <w:rFonts w:ascii="Songti TC Regular" w:eastAsia="Songti TC Regular" w:hAnsi="Songti TC Regular" w:hint="eastAsia"/>
          <w:sz w:val="21"/>
          <w:szCs w:val="21"/>
        </w:rPr>
        <w:t>測</w:t>
      </w:r>
      <w:r w:rsidR="00BD1E4D">
        <w:rPr>
          <w:rFonts w:ascii="Songti TC Regular" w:eastAsia="Songti TC Regular" w:hAnsi="Songti TC Regular"/>
          <w:sz w:val="21"/>
          <w:szCs w:val="21"/>
        </w:rPr>
        <w:t>在這段時間活躍之藝人</w:t>
      </w:r>
      <w:r w:rsidR="00BD1E4D">
        <w:rPr>
          <w:rFonts w:ascii="Songti TC Regular" w:eastAsia="Songti TC Regular" w:hAnsi="Songti TC Regular" w:hint="eastAsia"/>
          <w:sz w:val="21"/>
          <w:szCs w:val="21"/>
        </w:rPr>
        <w:t>較</w:t>
      </w:r>
      <w:r w:rsidR="00BD1E4D">
        <w:rPr>
          <w:rFonts w:ascii="Songti TC Regular" w:eastAsia="Songti TC Regular" w:hAnsi="Songti TC Regular"/>
          <w:sz w:val="21"/>
          <w:szCs w:val="21"/>
        </w:rPr>
        <w:t>懂得使用網際網路行銷，因此曝光程度較高</w:t>
      </w:r>
      <w:r w:rsidR="00BD1E4D">
        <w:rPr>
          <w:rFonts w:ascii="Songti TC Regular" w:eastAsia="Songti TC Regular" w:hAnsi="Songti TC Regular" w:hint="eastAsia"/>
          <w:sz w:val="21"/>
          <w:szCs w:val="21"/>
        </w:rPr>
        <w:t>，</w:t>
      </w:r>
      <w:r w:rsidR="00BD1E4D">
        <w:rPr>
          <w:rFonts w:ascii="Songti TC Regular" w:eastAsia="Songti TC Regular" w:hAnsi="Songti TC Regular"/>
          <w:sz w:val="21"/>
          <w:szCs w:val="21"/>
        </w:rPr>
        <w:t>線上串流之聽眾較多</w:t>
      </w:r>
      <w:r w:rsidR="00BD1E4D">
        <w:rPr>
          <w:rFonts w:ascii="Songti TC Regular" w:eastAsia="Songti TC Regular" w:hAnsi="Songti TC Regular" w:hint="eastAsia"/>
          <w:sz w:val="21"/>
          <w:szCs w:val="21"/>
        </w:rPr>
        <w:t>；</w:t>
      </w:r>
      <w:r w:rsidR="002D4D00">
        <w:rPr>
          <w:rFonts w:ascii="Songti TC Regular" w:eastAsia="Songti TC Regular" w:hAnsi="Songti TC Regular" w:hint="eastAsia"/>
          <w:sz w:val="21"/>
          <w:szCs w:val="21"/>
        </w:rPr>
        <w:t>於</w:t>
      </w:r>
      <w:r w:rsidR="002D4D00">
        <w:rPr>
          <w:rFonts w:ascii="Songti TC Regular" w:eastAsia="Songti TC Regular" w:hAnsi="Songti TC Regular"/>
          <w:sz w:val="21"/>
          <w:szCs w:val="21"/>
        </w:rPr>
        <w:t>1998</w:t>
      </w:r>
      <w:r w:rsidR="002D4D00">
        <w:rPr>
          <w:rFonts w:ascii="Songti TC Regular" w:eastAsia="Songti TC Regular" w:hAnsi="Songti TC Regular" w:hint="eastAsia"/>
          <w:sz w:val="21"/>
          <w:szCs w:val="21"/>
        </w:rPr>
        <w:t>與</w:t>
      </w:r>
      <w:r w:rsidR="002D4D00">
        <w:rPr>
          <w:rFonts w:ascii="Songti TC Regular" w:eastAsia="Songti TC Regular" w:hAnsi="Songti TC Regular"/>
          <w:sz w:val="21"/>
          <w:szCs w:val="21"/>
        </w:rPr>
        <w:t>200</w:t>
      </w:r>
      <w:r w:rsidR="002D4D00">
        <w:rPr>
          <w:rFonts w:ascii="Songti TC Regular" w:eastAsia="Songti TC Regular" w:hAnsi="Songti TC Regular" w:hint="eastAsia"/>
          <w:sz w:val="21"/>
          <w:szCs w:val="21"/>
        </w:rPr>
        <w:t>0年</w:t>
      </w:r>
      <w:r w:rsidR="002D4D00">
        <w:rPr>
          <w:rFonts w:ascii="Songti TC Regular" w:eastAsia="Songti TC Regular" w:hAnsi="Songti TC Regular"/>
          <w:sz w:val="21"/>
          <w:szCs w:val="21"/>
        </w:rPr>
        <w:t>出道之藝人較為熱門；另外2006</w:t>
      </w:r>
      <w:r w:rsidR="002D4D00">
        <w:rPr>
          <w:rFonts w:ascii="Songti TC Regular" w:eastAsia="Songti TC Regular" w:hAnsi="Songti TC Regular" w:hint="eastAsia"/>
          <w:sz w:val="21"/>
          <w:szCs w:val="21"/>
        </w:rPr>
        <w:t>年出道之藝人</w:t>
      </w:r>
      <w:r w:rsidR="002D4D00">
        <w:rPr>
          <w:rFonts w:ascii="Songti TC Regular" w:eastAsia="Songti TC Regular" w:hAnsi="Songti TC Regular"/>
          <w:sz w:val="21"/>
          <w:szCs w:val="21"/>
        </w:rPr>
        <w:t>數量最多</w:t>
      </w:r>
      <w:r w:rsidR="00506896">
        <w:rPr>
          <w:rFonts w:ascii="Songti TC Regular" w:eastAsia="Songti TC Regular" w:hAnsi="Songti TC Regular"/>
          <w:sz w:val="21"/>
          <w:szCs w:val="21"/>
        </w:rPr>
        <w:t>，可能原因為當時音樂選秀節目盛行，</w:t>
      </w:r>
      <w:r w:rsidR="000A2443">
        <w:rPr>
          <w:rFonts w:ascii="Songti TC Regular" w:eastAsia="Songti TC Regular" w:hAnsi="Songti TC Regular"/>
          <w:sz w:val="21"/>
          <w:szCs w:val="21"/>
        </w:rPr>
        <w:t>產生藝人之數量較多</w:t>
      </w:r>
      <w:r w:rsidR="00BD1E4D">
        <w:rPr>
          <w:rFonts w:ascii="Songti TC Regular" w:eastAsia="Songti TC Regular" w:hAnsi="Songti TC Regular" w:hint="eastAsia"/>
          <w:sz w:val="21"/>
          <w:szCs w:val="21"/>
        </w:rPr>
        <w:t>；</w:t>
      </w:r>
      <w:r w:rsidR="00BD1E4D">
        <w:rPr>
          <w:rFonts w:ascii="Songti TC Regular" w:eastAsia="Songti TC Regular" w:hAnsi="Songti TC Regular"/>
          <w:sz w:val="21"/>
          <w:szCs w:val="21"/>
        </w:rPr>
        <w:t>這些藝人中，有部分屬於影視戲劇之原聲帶，</w:t>
      </w:r>
      <w:r w:rsidR="00BD1E4D">
        <w:rPr>
          <w:rFonts w:ascii="Songti TC Regular" w:eastAsia="Songti TC Regular" w:hAnsi="Songti TC Regular" w:hint="eastAsia"/>
          <w:sz w:val="21"/>
          <w:szCs w:val="21"/>
        </w:rPr>
        <w:t>推測</w:t>
      </w:r>
      <w:r w:rsidR="00BD1E4D">
        <w:rPr>
          <w:rFonts w:ascii="Songti TC Regular" w:eastAsia="Songti TC Regular" w:hAnsi="Songti TC Regular"/>
          <w:sz w:val="21"/>
          <w:szCs w:val="21"/>
        </w:rPr>
        <w:t>影視戲劇對於歌曲熱門程度可能具有影響力。</w:t>
      </w:r>
    </w:p>
    <w:p w14:paraId="7172DA3B" w14:textId="57526B3E" w:rsidR="0024178F" w:rsidRDefault="00BE2869" w:rsidP="0024178F">
      <w:pPr>
        <w:topLinePunct/>
        <w:adjustRightInd w:val="0"/>
        <w:snapToGrid w:val="0"/>
        <w:spacing w:line="360" w:lineRule="exact"/>
        <w:ind w:firstLineChars="200" w:firstLine="420"/>
        <w:rPr>
          <w:rFonts w:ascii="Songti TC Regular" w:eastAsia="Songti TC Regular" w:hAnsi="Songti TC Regular"/>
          <w:sz w:val="21"/>
          <w:szCs w:val="21"/>
        </w:rPr>
      </w:pPr>
      <w:r>
        <w:rPr>
          <w:rFonts w:ascii="Songti TC Regular" w:eastAsia="Songti TC Regular" w:hAnsi="Songti TC Regular" w:hint="eastAsia"/>
          <w:noProof/>
          <w:sz w:val="21"/>
          <w:szCs w:val="21"/>
        </w:rPr>
        <w:drawing>
          <wp:anchor distT="0" distB="0" distL="114300" distR="114300" simplePos="0" relativeHeight="251661312" behindDoc="0" locked="0" layoutInCell="1" allowOverlap="1" wp14:anchorId="49E2FA31" wp14:editId="0FE90696">
            <wp:simplePos x="0" y="0"/>
            <wp:positionH relativeFrom="margin">
              <wp:posOffset>-342900</wp:posOffset>
            </wp:positionH>
            <wp:positionV relativeFrom="paragraph">
              <wp:posOffset>0</wp:posOffset>
            </wp:positionV>
            <wp:extent cx="2997835" cy="2402840"/>
            <wp:effectExtent l="0" t="0" r="0" b="10160"/>
            <wp:wrapTopAndBottom/>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螢幕快照 2015-06-21 下午12.39.00.png"/>
                    <pic:cNvPicPr/>
                  </pic:nvPicPr>
                  <pic:blipFill>
                    <a:blip r:embed="rId12">
                      <a:extLst>
                        <a:ext uri="{28A0092B-C50C-407E-A947-70E740481C1C}">
                          <a14:useLocalDpi xmlns:a14="http://schemas.microsoft.com/office/drawing/2010/main" val="0"/>
                        </a:ext>
                      </a:extLst>
                    </a:blip>
                    <a:stretch>
                      <a:fillRect/>
                    </a:stretch>
                  </pic:blipFill>
                  <pic:spPr>
                    <a:xfrm>
                      <a:off x="0" y="0"/>
                      <a:ext cx="2997835" cy="2402840"/>
                    </a:xfrm>
                    <a:prstGeom prst="rect">
                      <a:avLst/>
                    </a:prstGeom>
                  </pic:spPr>
                </pic:pic>
              </a:graphicData>
            </a:graphic>
            <wp14:sizeRelH relativeFrom="page">
              <wp14:pctWidth>0</wp14:pctWidth>
            </wp14:sizeRelH>
            <wp14:sizeRelV relativeFrom="page">
              <wp14:pctHeight>0</wp14:pctHeight>
            </wp14:sizeRelV>
          </wp:anchor>
        </w:drawing>
      </w:r>
      <w:r>
        <w:rPr>
          <w:rFonts w:ascii="Songti TC Regular" w:eastAsia="Songti TC Regular" w:hAnsi="Songti TC Regular" w:hint="eastAsia"/>
          <w:noProof/>
          <w:sz w:val="21"/>
          <w:szCs w:val="21"/>
        </w:rPr>
        <w:drawing>
          <wp:anchor distT="0" distB="0" distL="114300" distR="114300" simplePos="0" relativeHeight="251662336" behindDoc="0" locked="0" layoutInCell="1" allowOverlap="1" wp14:anchorId="147D94BB" wp14:editId="52A46E94">
            <wp:simplePos x="0" y="0"/>
            <wp:positionH relativeFrom="margin">
              <wp:posOffset>2857500</wp:posOffset>
            </wp:positionH>
            <wp:positionV relativeFrom="paragraph">
              <wp:posOffset>0</wp:posOffset>
            </wp:positionV>
            <wp:extent cx="2497455" cy="2399030"/>
            <wp:effectExtent l="0" t="0" r="0" b="0"/>
            <wp:wrapTopAndBottom/>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戲劇歌曲比例.PNG"/>
                    <pic:cNvPicPr/>
                  </pic:nvPicPr>
                  <pic:blipFill>
                    <a:blip r:embed="rId13">
                      <a:extLst>
                        <a:ext uri="{28A0092B-C50C-407E-A947-70E740481C1C}">
                          <a14:useLocalDpi xmlns:a14="http://schemas.microsoft.com/office/drawing/2010/main" val="0"/>
                        </a:ext>
                      </a:extLst>
                    </a:blip>
                    <a:stretch>
                      <a:fillRect/>
                    </a:stretch>
                  </pic:blipFill>
                  <pic:spPr>
                    <a:xfrm>
                      <a:off x="0" y="0"/>
                      <a:ext cx="2497455" cy="2399030"/>
                    </a:xfrm>
                    <a:prstGeom prst="rect">
                      <a:avLst/>
                    </a:prstGeom>
                  </pic:spPr>
                </pic:pic>
              </a:graphicData>
            </a:graphic>
            <wp14:sizeRelH relativeFrom="page">
              <wp14:pctWidth>0</wp14:pctWidth>
            </wp14:sizeRelH>
            <wp14:sizeRelV relativeFrom="page">
              <wp14:pctHeight>0</wp14:pctHeight>
            </wp14:sizeRelV>
          </wp:anchor>
        </w:drawing>
      </w:r>
      <w:r w:rsidR="00A11915">
        <w:rPr>
          <w:rFonts w:ascii="Songti TC Regular" w:eastAsia="Songti TC Regular" w:hAnsi="Songti TC Regular" w:hint="eastAsia"/>
          <w:sz w:val="21"/>
          <w:szCs w:val="21"/>
        </w:rPr>
        <w:t>藝人的出道的形式</w:t>
      </w:r>
      <w:r w:rsidR="00A11915">
        <w:rPr>
          <w:rFonts w:ascii="Songti TC Regular" w:eastAsia="Songti TC Regular" w:hAnsi="Songti TC Regular"/>
          <w:sz w:val="21"/>
          <w:szCs w:val="21"/>
        </w:rPr>
        <w:t>可能也會影響聽眾之喜好，因此本研究將藝人的形式分為男藝人、女藝人以及團體藝人，並且進行比較。</w:t>
      </w:r>
      <w:r w:rsidR="009A2EC6">
        <w:rPr>
          <w:rFonts w:ascii="Songti TC Regular" w:eastAsia="Songti TC Regular" w:hAnsi="Songti TC Regular" w:hint="eastAsia"/>
          <w:sz w:val="21"/>
          <w:szCs w:val="21"/>
        </w:rPr>
        <w:t>圖中</w:t>
      </w:r>
      <w:r w:rsidR="009A2EC6">
        <w:rPr>
          <w:rFonts w:ascii="Songti TC Regular" w:eastAsia="Songti TC Regular" w:hAnsi="Songti TC Regular"/>
          <w:sz w:val="21"/>
          <w:szCs w:val="21"/>
        </w:rPr>
        <w:t>，每個區塊大小代表各類型藝人所站之比例，以</w:t>
      </w:r>
      <w:r w:rsidR="009A2EC6">
        <w:rPr>
          <w:rFonts w:ascii="Songti TC Regular" w:eastAsia="Songti TC Regular" w:hAnsi="Songti TC Regular" w:hint="eastAsia"/>
          <w:sz w:val="21"/>
          <w:szCs w:val="21"/>
        </w:rPr>
        <w:t>個人名義出道</w:t>
      </w:r>
      <w:r w:rsidR="009A2EC6">
        <w:rPr>
          <w:rFonts w:ascii="Songti TC Regular" w:eastAsia="Songti TC Regular" w:hAnsi="Songti TC Regular"/>
          <w:sz w:val="21"/>
          <w:szCs w:val="21"/>
        </w:rPr>
        <w:t>之</w:t>
      </w:r>
      <w:r w:rsidR="009A2EC6">
        <w:rPr>
          <w:rFonts w:ascii="Songti TC Regular" w:eastAsia="Songti TC Regular" w:hAnsi="Songti TC Regular" w:hint="eastAsia"/>
          <w:sz w:val="21"/>
          <w:szCs w:val="21"/>
        </w:rPr>
        <w:t>藝人</w:t>
      </w:r>
      <w:r w:rsidR="009A2EC6">
        <w:rPr>
          <w:rFonts w:ascii="Songti TC Regular" w:eastAsia="Songti TC Regular" w:hAnsi="Songti TC Regular"/>
          <w:sz w:val="21"/>
          <w:szCs w:val="21"/>
        </w:rPr>
        <w:t>佔有相當大</w:t>
      </w:r>
      <w:r w:rsidR="009A2EC6">
        <w:rPr>
          <w:rFonts w:ascii="Songti TC Regular" w:eastAsia="Songti TC Regular" w:hAnsi="Songti TC Regular" w:hint="eastAsia"/>
          <w:sz w:val="21"/>
          <w:szCs w:val="21"/>
        </w:rPr>
        <w:t>的</w:t>
      </w:r>
      <w:r w:rsidR="009A2EC6">
        <w:rPr>
          <w:rFonts w:ascii="Songti TC Regular" w:eastAsia="Songti TC Regular" w:hAnsi="Songti TC Regular"/>
          <w:sz w:val="21"/>
          <w:szCs w:val="21"/>
        </w:rPr>
        <w:t>百分</w:t>
      </w:r>
      <w:r w:rsidR="009A2EC6">
        <w:rPr>
          <w:rFonts w:ascii="Songti TC Regular" w:eastAsia="Songti TC Regular" w:hAnsi="Songti TC Regular" w:hint="eastAsia"/>
          <w:sz w:val="21"/>
          <w:szCs w:val="21"/>
        </w:rPr>
        <w:t>比</w:t>
      </w:r>
      <w:r w:rsidR="009A2EC6">
        <w:rPr>
          <w:rFonts w:ascii="Songti TC Regular" w:eastAsia="Songti TC Regular" w:hAnsi="Songti TC Regular"/>
          <w:sz w:val="21"/>
          <w:szCs w:val="21"/>
        </w:rPr>
        <w:t>，以樂團形式或者男女團體形式之藝人佔有比例相當</w:t>
      </w:r>
      <w:bookmarkStart w:id="0" w:name="_GoBack"/>
      <w:bookmarkEnd w:id="0"/>
      <w:r w:rsidR="009A2EC6">
        <w:rPr>
          <w:rFonts w:ascii="Songti TC Regular" w:eastAsia="Songti TC Regular" w:hAnsi="Songti TC Regular"/>
          <w:sz w:val="21"/>
          <w:szCs w:val="21"/>
        </w:rPr>
        <w:t>小，可以推測以</w:t>
      </w:r>
      <w:r w:rsidR="009A2EC6">
        <w:rPr>
          <w:rFonts w:ascii="Songti TC Regular" w:eastAsia="Songti TC Regular" w:hAnsi="Songti TC Regular" w:hint="eastAsia"/>
          <w:sz w:val="21"/>
          <w:szCs w:val="21"/>
        </w:rPr>
        <w:t>團體形式在台灣出道</w:t>
      </w:r>
      <w:r w:rsidR="009A2EC6">
        <w:rPr>
          <w:rFonts w:ascii="Songti TC Regular" w:eastAsia="Songti TC Regular" w:hAnsi="Songti TC Regular"/>
          <w:sz w:val="21"/>
          <w:szCs w:val="21"/>
        </w:rPr>
        <w:t>可能較不合華語聽眾之喜好</w:t>
      </w:r>
      <w:r w:rsidR="009A2EC6">
        <w:rPr>
          <w:rFonts w:ascii="Songti TC Regular" w:eastAsia="Songti TC Regular" w:hAnsi="Songti TC Regular" w:hint="eastAsia"/>
          <w:sz w:val="21"/>
          <w:szCs w:val="21"/>
        </w:rPr>
        <w:t>；</w:t>
      </w:r>
      <w:r w:rsidR="00A11915">
        <w:rPr>
          <w:rFonts w:ascii="Songti TC Regular" w:eastAsia="Songti TC Regular" w:hAnsi="Songti TC Regular"/>
          <w:sz w:val="21"/>
          <w:szCs w:val="21"/>
        </w:rPr>
        <w:t>在比較過程中，發現</w:t>
      </w:r>
      <w:r w:rsidR="00A11915">
        <w:rPr>
          <w:rFonts w:ascii="Songti TC Regular" w:eastAsia="Songti TC Regular" w:hAnsi="Songti TC Regular" w:hint="eastAsia"/>
          <w:sz w:val="21"/>
          <w:szCs w:val="21"/>
        </w:rPr>
        <w:t>以</w:t>
      </w:r>
      <w:r w:rsidR="00A11915">
        <w:rPr>
          <w:rFonts w:ascii="Songti TC Regular" w:eastAsia="Songti TC Regular" w:hAnsi="Songti TC Regular"/>
          <w:sz w:val="21"/>
          <w:szCs w:val="21"/>
        </w:rPr>
        <w:t>影視原聲帶發片之形式也佔有不小比例，因此也加入此比較中，並且在下一個階段針對影視戲劇相關</w:t>
      </w:r>
      <w:r w:rsidR="00A11915">
        <w:rPr>
          <w:rFonts w:ascii="Songti TC Regular" w:eastAsia="Songti TC Regular" w:hAnsi="Songti TC Regular" w:hint="eastAsia"/>
          <w:sz w:val="21"/>
          <w:szCs w:val="21"/>
        </w:rPr>
        <w:t>曲目進行分析</w:t>
      </w:r>
      <w:r w:rsidR="00A11915">
        <w:rPr>
          <w:rFonts w:ascii="Songti TC Regular" w:eastAsia="Songti TC Regular" w:hAnsi="Songti TC Regular"/>
          <w:sz w:val="21"/>
          <w:szCs w:val="21"/>
        </w:rPr>
        <w:t>。</w:t>
      </w:r>
    </w:p>
    <w:p w14:paraId="7CAB94A4" w14:textId="51FB041F" w:rsidR="00135A14" w:rsidRDefault="0063013B" w:rsidP="00F559E1">
      <w:pPr>
        <w:topLinePunct/>
        <w:adjustRightInd w:val="0"/>
        <w:snapToGrid w:val="0"/>
        <w:spacing w:line="360" w:lineRule="exact"/>
        <w:rPr>
          <w:rFonts w:eastAsia="新細明體"/>
        </w:rPr>
      </w:pPr>
      <w:r>
        <w:rPr>
          <w:rFonts w:eastAsia="新細明體" w:hint="eastAsia"/>
        </w:rPr>
        <w:t>3.</w:t>
      </w:r>
      <w:r>
        <w:rPr>
          <w:rFonts w:eastAsia="新細明體"/>
        </w:rPr>
        <w:t>2</w:t>
      </w:r>
      <w:r w:rsidR="00F559E1" w:rsidRPr="00F559E1">
        <w:rPr>
          <w:rFonts w:eastAsia="新細明體"/>
        </w:rPr>
        <w:t>影視戲劇對於流行音樂之影響</w:t>
      </w:r>
    </w:p>
    <w:p w14:paraId="23DF1E67" w14:textId="419E26A4" w:rsidR="00187640" w:rsidRDefault="00187640" w:rsidP="00187640">
      <w:pPr>
        <w:topLinePunct/>
        <w:adjustRightInd w:val="0"/>
        <w:snapToGrid w:val="0"/>
        <w:spacing w:line="360" w:lineRule="exact"/>
        <w:ind w:firstLineChars="200" w:firstLine="420"/>
        <w:rPr>
          <w:rFonts w:ascii="Songti TC Regular" w:eastAsia="Songti TC Regular" w:hAnsi="Songti TC Regular"/>
          <w:sz w:val="21"/>
          <w:szCs w:val="21"/>
        </w:rPr>
      </w:pPr>
      <w:r>
        <w:rPr>
          <w:rFonts w:ascii="Songti TC Regular" w:eastAsia="Songti TC Regular" w:hAnsi="Songti TC Regular" w:hint="eastAsia"/>
          <w:noProof/>
          <w:sz w:val="21"/>
          <w:szCs w:val="21"/>
        </w:rPr>
        <w:drawing>
          <wp:anchor distT="0" distB="0" distL="114300" distR="114300" simplePos="0" relativeHeight="251663360" behindDoc="0" locked="0" layoutInCell="1" allowOverlap="1" wp14:anchorId="200E3DBF" wp14:editId="300859C4">
            <wp:simplePos x="0" y="0"/>
            <wp:positionH relativeFrom="margin">
              <wp:posOffset>800100</wp:posOffset>
            </wp:positionH>
            <wp:positionV relativeFrom="paragraph">
              <wp:posOffset>459105</wp:posOffset>
            </wp:positionV>
            <wp:extent cx="3649345" cy="4042410"/>
            <wp:effectExtent l="0" t="0" r="8255" b="0"/>
            <wp:wrapTopAndBottom/>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螢幕快照 2015-06-21 下午2.37.39.png"/>
                    <pic:cNvPicPr/>
                  </pic:nvPicPr>
                  <pic:blipFill>
                    <a:blip r:embed="rId14">
                      <a:extLst>
                        <a:ext uri="{28A0092B-C50C-407E-A947-70E740481C1C}">
                          <a14:useLocalDpi xmlns:a14="http://schemas.microsoft.com/office/drawing/2010/main" val="0"/>
                        </a:ext>
                      </a:extLst>
                    </a:blip>
                    <a:stretch>
                      <a:fillRect/>
                    </a:stretch>
                  </pic:blipFill>
                  <pic:spPr>
                    <a:xfrm>
                      <a:off x="0" y="0"/>
                      <a:ext cx="3649345" cy="4042410"/>
                    </a:xfrm>
                    <a:prstGeom prst="rect">
                      <a:avLst/>
                    </a:prstGeom>
                  </pic:spPr>
                </pic:pic>
              </a:graphicData>
            </a:graphic>
            <wp14:sizeRelH relativeFrom="page">
              <wp14:pctWidth>0</wp14:pctWidth>
            </wp14:sizeRelH>
            <wp14:sizeRelV relativeFrom="page">
              <wp14:pctHeight>0</wp14:pctHeight>
            </wp14:sizeRelV>
          </wp:anchor>
        </w:drawing>
      </w:r>
      <w:r w:rsidR="0097079C" w:rsidRPr="0097079C">
        <w:rPr>
          <w:rFonts w:ascii="Songti TC Regular" w:eastAsia="Songti TC Regular" w:hAnsi="Songti TC Regular"/>
          <w:sz w:val="21"/>
          <w:szCs w:val="21"/>
        </w:rPr>
        <w:t>由前面幾個觀察可以發現，影視戲劇對於歌曲的熱門程度具有</w:t>
      </w:r>
      <w:r w:rsidR="0097079C">
        <w:rPr>
          <w:rFonts w:ascii="Songti TC Regular" w:eastAsia="Songti TC Regular" w:hAnsi="Songti TC Regular"/>
          <w:sz w:val="21"/>
          <w:szCs w:val="21"/>
        </w:rPr>
        <w:t>一定程度的影響力，</w:t>
      </w:r>
      <w:r w:rsidR="00E43274">
        <w:rPr>
          <w:rFonts w:ascii="Songti TC Regular" w:eastAsia="Songti TC Regular" w:hAnsi="Songti TC Regular"/>
          <w:sz w:val="21"/>
          <w:szCs w:val="21"/>
        </w:rPr>
        <w:t>本研究</w:t>
      </w:r>
      <w:r w:rsidR="0097079C">
        <w:rPr>
          <w:rFonts w:ascii="Songti TC Regular" w:eastAsia="Songti TC Regular" w:hAnsi="Songti TC Regular"/>
          <w:sz w:val="21"/>
          <w:szCs w:val="21"/>
        </w:rPr>
        <w:t>針對影視戲劇相關曲目進行探索</w:t>
      </w:r>
      <w:r w:rsidR="00E43274">
        <w:rPr>
          <w:rFonts w:ascii="Songti TC Regular" w:eastAsia="Songti TC Regular" w:hAnsi="Songti TC Regular"/>
          <w:sz w:val="21"/>
          <w:szCs w:val="21"/>
        </w:rPr>
        <w:t>，</w:t>
      </w:r>
      <w:r w:rsidR="00497AED">
        <w:rPr>
          <w:rFonts w:ascii="Songti TC Regular" w:eastAsia="Songti TC Regular" w:hAnsi="Songti TC Regular"/>
          <w:sz w:val="21"/>
          <w:szCs w:val="21"/>
        </w:rPr>
        <w:t>圖為前一百名影視戲劇相關歌曲所</w:t>
      </w:r>
      <w:r w:rsidR="00497AED">
        <w:rPr>
          <w:rFonts w:ascii="Songti TC Regular" w:eastAsia="Songti TC Regular" w:hAnsi="Songti TC Regular" w:hint="eastAsia"/>
          <w:sz w:val="21"/>
          <w:szCs w:val="21"/>
        </w:rPr>
        <w:t>佔</w:t>
      </w:r>
      <w:r w:rsidR="00497AED">
        <w:rPr>
          <w:rFonts w:ascii="Songti TC Regular" w:eastAsia="Songti TC Regular" w:hAnsi="Songti TC Regular"/>
          <w:sz w:val="21"/>
          <w:szCs w:val="21"/>
        </w:rPr>
        <w:t>之比例</w:t>
      </w:r>
      <w:r w:rsidR="00BC5977">
        <w:rPr>
          <w:rFonts w:ascii="Songti TC Regular" w:eastAsia="Songti TC Regular" w:hAnsi="Songti TC Regular"/>
          <w:sz w:val="21"/>
          <w:szCs w:val="21"/>
        </w:rPr>
        <w:t>，影視戲劇相關曲目佔40%</w:t>
      </w:r>
      <w:r w:rsidR="00507FB7">
        <w:rPr>
          <w:rFonts w:ascii="Songti TC Regular" w:eastAsia="Songti TC Regular" w:hAnsi="Songti TC Regular"/>
          <w:sz w:val="21"/>
          <w:szCs w:val="21"/>
        </w:rPr>
        <w:t>，其餘60%</w:t>
      </w:r>
      <w:r w:rsidR="00507FB7">
        <w:rPr>
          <w:rFonts w:ascii="Songti TC Regular" w:eastAsia="Songti TC Regular" w:hAnsi="Songti TC Regular" w:hint="eastAsia"/>
          <w:sz w:val="21"/>
          <w:szCs w:val="21"/>
        </w:rPr>
        <w:t>為非</w:t>
      </w:r>
      <w:r w:rsidR="00507FB7">
        <w:rPr>
          <w:rFonts w:ascii="Songti TC Regular" w:eastAsia="Songti TC Regular" w:hAnsi="Songti TC Regular"/>
          <w:sz w:val="21"/>
          <w:szCs w:val="21"/>
        </w:rPr>
        <w:t>影視</w:t>
      </w:r>
      <w:r w:rsidR="00507FB7">
        <w:rPr>
          <w:rFonts w:ascii="Songti TC Regular" w:eastAsia="Songti TC Regular" w:hAnsi="Songti TC Regular" w:hint="eastAsia"/>
          <w:sz w:val="21"/>
          <w:szCs w:val="21"/>
        </w:rPr>
        <w:t>戲劇相關曲目；接著</w:t>
      </w:r>
      <w:r w:rsidR="00507FB7">
        <w:rPr>
          <w:rFonts w:ascii="Songti TC Regular" w:eastAsia="Songti TC Regular" w:hAnsi="Songti TC Regular"/>
          <w:sz w:val="21"/>
          <w:szCs w:val="21"/>
        </w:rPr>
        <w:t>，本研究</w:t>
      </w:r>
      <w:r>
        <w:rPr>
          <w:rFonts w:ascii="Songti TC Regular" w:eastAsia="Songti TC Regular" w:hAnsi="Songti TC Regular"/>
          <w:sz w:val="21"/>
          <w:szCs w:val="21"/>
        </w:rPr>
        <w:t>將影視戲劇</w:t>
      </w:r>
      <w:r>
        <w:rPr>
          <w:rFonts w:ascii="Songti TC Regular" w:eastAsia="Songti TC Regular" w:hAnsi="Songti TC Regular" w:hint="eastAsia"/>
          <w:sz w:val="21"/>
          <w:szCs w:val="21"/>
        </w:rPr>
        <w:t>相關</w:t>
      </w:r>
      <w:r w:rsidR="00507FB7">
        <w:rPr>
          <w:rFonts w:ascii="Songti TC Regular" w:eastAsia="Songti TC Regular" w:hAnsi="Songti TC Regular"/>
          <w:sz w:val="21"/>
          <w:szCs w:val="21"/>
        </w:rPr>
        <w:t>曲目名次分佈繪製成</w:t>
      </w:r>
      <w:r>
        <w:rPr>
          <w:rFonts w:ascii="Songti TC Regular" w:eastAsia="Songti TC Regular" w:hAnsi="Songti TC Regular" w:hint="eastAsia"/>
          <w:sz w:val="21"/>
          <w:szCs w:val="21"/>
        </w:rPr>
        <w:t>圖形</w:t>
      </w:r>
      <w:r w:rsidR="00507FB7">
        <w:rPr>
          <w:rFonts w:ascii="Songti TC Regular" w:eastAsia="Songti TC Regular" w:hAnsi="Songti TC Regular"/>
          <w:sz w:val="21"/>
          <w:szCs w:val="21"/>
        </w:rPr>
        <w:t>，</w:t>
      </w:r>
      <w:r>
        <w:rPr>
          <w:rFonts w:ascii="Songti TC Regular" w:eastAsia="Songti TC Regular" w:hAnsi="Songti TC Regular"/>
          <w:sz w:val="21"/>
          <w:szCs w:val="21"/>
        </w:rPr>
        <w:t>以</w:t>
      </w:r>
      <w:r>
        <w:rPr>
          <w:rFonts w:ascii="Songti TC Regular" w:eastAsia="Songti TC Regular" w:hAnsi="Songti TC Regular" w:hint="eastAsia"/>
          <w:sz w:val="21"/>
          <w:szCs w:val="21"/>
        </w:rPr>
        <w:t>10名為一個範圍</w:t>
      </w:r>
      <w:r>
        <w:rPr>
          <w:rFonts w:ascii="Songti TC Regular" w:eastAsia="Songti TC Regular" w:hAnsi="Songti TC Regular"/>
          <w:sz w:val="21"/>
          <w:szCs w:val="21"/>
        </w:rPr>
        <w:t>，顯示該範圍中屬於影視戲劇相關的曲目數量</w:t>
      </w:r>
      <w:r>
        <w:rPr>
          <w:rFonts w:ascii="Songti TC Regular" w:eastAsia="Songti TC Regular" w:hAnsi="Songti TC Regular" w:hint="eastAsia"/>
          <w:sz w:val="21"/>
          <w:szCs w:val="21"/>
        </w:rPr>
        <w:t>。從分佈圖中</w:t>
      </w:r>
      <w:r>
        <w:rPr>
          <w:rFonts w:ascii="Songti TC Regular" w:eastAsia="Songti TC Regular" w:hAnsi="Songti TC Regular"/>
          <w:sz w:val="21"/>
          <w:szCs w:val="21"/>
        </w:rPr>
        <w:t>可以發現，影視戲劇相關曲目分佈於較前面的名次，可以推測影視戲劇可以影響流行音樂曲目的熱門程度</w:t>
      </w:r>
      <w:r>
        <w:rPr>
          <w:rFonts w:ascii="Songti TC Regular" w:eastAsia="Songti TC Regular" w:hAnsi="Songti TC Regular" w:hint="eastAsia"/>
          <w:sz w:val="21"/>
          <w:szCs w:val="21"/>
        </w:rPr>
        <w:t>。</w:t>
      </w:r>
    </w:p>
    <w:p w14:paraId="382F98DB" w14:textId="47FAA0D4" w:rsidR="00497AED" w:rsidRDefault="00187640" w:rsidP="00E43274">
      <w:pPr>
        <w:topLinePunct/>
        <w:adjustRightInd w:val="0"/>
        <w:snapToGrid w:val="0"/>
        <w:spacing w:line="360" w:lineRule="exact"/>
        <w:ind w:firstLineChars="200" w:firstLine="420"/>
        <w:rPr>
          <w:rFonts w:ascii="Songti TC Regular" w:eastAsia="Songti TC Regular" w:hAnsi="Songti TC Regular"/>
          <w:sz w:val="21"/>
          <w:szCs w:val="21"/>
        </w:rPr>
      </w:pPr>
      <w:r>
        <w:rPr>
          <w:rFonts w:ascii="Songti TC Regular" w:eastAsia="Songti TC Regular" w:hAnsi="Songti TC Regular"/>
          <w:sz w:val="21"/>
          <w:szCs w:val="21"/>
        </w:rPr>
        <w:t>另外，本研究統計了影視相關曲目與藝人之間的</w:t>
      </w:r>
      <w:r>
        <w:rPr>
          <w:rFonts w:ascii="Songti TC Regular" w:eastAsia="Songti TC Regular" w:hAnsi="Songti TC Regular" w:hint="eastAsia"/>
          <w:sz w:val="21"/>
          <w:szCs w:val="21"/>
        </w:rPr>
        <w:t>關係</w:t>
      </w:r>
      <w:r>
        <w:rPr>
          <w:rFonts w:ascii="Songti TC Regular" w:eastAsia="Songti TC Regular" w:hAnsi="Songti TC Regular"/>
          <w:sz w:val="21"/>
          <w:szCs w:val="21"/>
        </w:rPr>
        <w:t>，哪些藝人</w:t>
      </w:r>
      <w:r w:rsidR="00795E58">
        <w:rPr>
          <w:rFonts w:ascii="Songti TC Regular" w:eastAsia="Songti TC Regular" w:hAnsi="Songti TC Regular"/>
          <w:sz w:val="21"/>
          <w:szCs w:val="21"/>
        </w:rPr>
        <w:t>較常利用影視戲劇</w:t>
      </w:r>
      <w:r w:rsidR="00795E58">
        <w:rPr>
          <w:rFonts w:ascii="Songti TC Regular" w:eastAsia="Songti TC Regular" w:hAnsi="Songti TC Regular" w:hint="eastAsia"/>
          <w:sz w:val="21"/>
          <w:szCs w:val="21"/>
        </w:rPr>
        <w:t>為行銷</w:t>
      </w:r>
      <w:r w:rsidR="00795E58">
        <w:rPr>
          <w:rFonts w:ascii="Songti TC Regular" w:eastAsia="Songti TC Regular" w:hAnsi="Songti TC Regular"/>
          <w:sz w:val="21"/>
          <w:szCs w:val="21"/>
        </w:rPr>
        <w:t>之</w:t>
      </w:r>
      <w:r w:rsidR="00795E58">
        <w:rPr>
          <w:rFonts w:ascii="Songti TC Regular" w:eastAsia="Songti TC Regular" w:hAnsi="Songti TC Regular" w:hint="eastAsia"/>
          <w:sz w:val="21"/>
          <w:szCs w:val="21"/>
        </w:rPr>
        <w:t>方式</w:t>
      </w:r>
      <w:r w:rsidR="00795E58">
        <w:rPr>
          <w:rFonts w:ascii="Songti TC Regular" w:eastAsia="Songti TC Regular" w:hAnsi="Songti TC Regular"/>
          <w:sz w:val="21"/>
          <w:szCs w:val="21"/>
        </w:rPr>
        <w:t>，如圖顯示，</w:t>
      </w:r>
      <w:r w:rsidR="00795E58">
        <w:rPr>
          <w:rFonts w:ascii="Songti TC Regular" w:eastAsia="Songti TC Regular" w:hAnsi="Songti TC Regular" w:hint="eastAsia"/>
          <w:sz w:val="21"/>
          <w:szCs w:val="21"/>
        </w:rPr>
        <w:t>以丁噹</w:t>
      </w:r>
      <w:r w:rsidR="00795E58">
        <w:rPr>
          <w:rFonts w:ascii="Songti TC Regular" w:eastAsia="Songti TC Regular" w:hAnsi="Songti TC Regular"/>
          <w:sz w:val="21"/>
          <w:szCs w:val="21"/>
        </w:rPr>
        <w:t>與五月天演唱</w:t>
      </w:r>
      <w:r w:rsidR="00795E58">
        <w:rPr>
          <w:rFonts w:ascii="Songti TC Regular" w:eastAsia="Songti TC Regular" w:hAnsi="Songti TC Regular" w:hint="eastAsia"/>
          <w:sz w:val="21"/>
          <w:szCs w:val="21"/>
        </w:rPr>
        <w:t>，</w:t>
      </w:r>
      <w:r w:rsidR="00795E58">
        <w:rPr>
          <w:rFonts w:ascii="Songti TC Regular" w:eastAsia="Songti TC Regular" w:hAnsi="Songti TC Regular"/>
          <w:sz w:val="21"/>
          <w:szCs w:val="21"/>
        </w:rPr>
        <w:t>並且配合影視戲劇的曲目都為四首，所</w:t>
      </w:r>
      <w:r w:rsidR="00795E58">
        <w:rPr>
          <w:rFonts w:ascii="Songti TC Regular" w:eastAsia="Songti TC Regular" w:hAnsi="Songti TC Regular" w:hint="eastAsia"/>
          <w:sz w:val="21"/>
          <w:szCs w:val="21"/>
        </w:rPr>
        <w:t>佔</w:t>
      </w:r>
      <w:r w:rsidR="00795E58">
        <w:rPr>
          <w:rFonts w:ascii="Songti TC Regular" w:eastAsia="Songti TC Regular" w:hAnsi="Songti TC Regular"/>
          <w:sz w:val="21"/>
          <w:szCs w:val="21"/>
        </w:rPr>
        <w:t>之比例最高</w:t>
      </w:r>
      <w:r w:rsidR="00795E58">
        <w:rPr>
          <w:rFonts w:ascii="Songti TC Regular" w:eastAsia="Songti TC Regular" w:hAnsi="Songti TC Regular" w:hint="eastAsia"/>
          <w:sz w:val="21"/>
          <w:szCs w:val="21"/>
        </w:rPr>
        <w:t>。</w:t>
      </w:r>
    </w:p>
    <w:p w14:paraId="1507DF5B" w14:textId="74F8B7F5" w:rsidR="00497AED" w:rsidRPr="0097079C" w:rsidRDefault="00BE2869" w:rsidP="00E43274">
      <w:pPr>
        <w:topLinePunct/>
        <w:adjustRightInd w:val="0"/>
        <w:snapToGrid w:val="0"/>
        <w:spacing w:line="360" w:lineRule="exact"/>
        <w:ind w:firstLineChars="200" w:firstLine="420"/>
        <w:rPr>
          <w:rFonts w:ascii="Songti TC Regular" w:eastAsia="Songti TC Regular" w:hAnsi="Songti TC Regular"/>
          <w:sz w:val="21"/>
          <w:szCs w:val="21"/>
        </w:rPr>
      </w:pPr>
      <w:r>
        <w:rPr>
          <w:rFonts w:ascii="Songti TC Regular" w:eastAsia="Songti TC Regular" w:hAnsi="Songti TC Regular" w:hint="eastAsia"/>
          <w:noProof/>
          <w:sz w:val="21"/>
          <w:szCs w:val="21"/>
        </w:rPr>
        <w:drawing>
          <wp:anchor distT="0" distB="0" distL="114300" distR="114300" simplePos="0" relativeHeight="251664384" behindDoc="0" locked="0" layoutInCell="1" allowOverlap="1" wp14:anchorId="7DF38246" wp14:editId="04B63522">
            <wp:simplePos x="0" y="0"/>
            <wp:positionH relativeFrom="margin">
              <wp:posOffset>0</wp:posOffset>
            </wp:positionH>
            <wp:positionV relativeFrom="paragraph">
              <wp:posOffset>228600</wp:posOffset>
            </wp:positionV>
            <wp:extent cx="5257800" cy="6831965"/>
            <wp:effectExtent l="0" t="0" r="0" b="635"/>
            <wp:wrapTopAndBottom/>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螢幕快照 2015-06-21 下午2.47.54.png"/>
                    <pic:cNvPicPr/>
                  </pic:nvPicPr>
                  <pic:blipFill rotWithShape="1">
                    <a:blip r:embed="rId15">
                      <a:extLst>
                        <a:ext uri="{28A0092B-C50C-407E-A947-70E740481C1C}">
                          <a14:useLocalDpi xmlns:a14="http://schemas.microsoft.com/office/drawing/2010/main" val="0"/>
                        </a:ext>
                      </a:extLst>
                    </a:blip>
                    <a:srcRect l="1" r="45839"/>
                    <a:stretch/>
                  </pic:blipFill>
                  <pic:spPr bwMode="auto">
                    <a:xfrm>
                      <a:off x="0" y="0"/>
                      <a:ext cx="5257800" cy="6831965"/>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CA5B982" w14:textId="0A078AC2" w:rsidR="008D6C87" w:rsidRPr="00EA0495" w:rsidRDefault="008D6C87" w:rsidP="008D6C87">
      <w:pPr>
        <w:pStyle w:val="2"/>
        <w:rPr>
          <w:rFonts w:ascii="YouYuan" w:eastAsia="YouYuan"/>
          <w:b/>
          <w:lang w:eastAsia="zh-TW"/>
        </w:rPr>
      </w:pPr>
      <w:r w:rsidRPr="00B967B4">
        <w:rPr>
          <w:rFonts w:ascii="YouYuan" w:eastAsia="新細明體" w:hAnsi="Arial" w:cs="Arial"/>
          <w:b/>
          <w:sz w:val="28"/>
          <w:szCs w:val="28"/>
          <w:lang w:eastAsia="zh-TW"/>
        </w:rPr>
        <w:t xml:space="preserve">4 </w:t>
      </w:r>
      <w:r w:rsidRPr="00B967B4">
        <w:rPr>
          <w:rFonts w:ascii="YouYuan" w:eastAsia="新細明體" w:hint="eastAsia"/>
          <w:b/>
          <w:sz w:val="28"/>
          <w:szCs w:val="28"/>
          <w:lang w:eastAsia="zh-TW"/>
        </w:rPr>
        <w:t>結論與討論</w:t>
      </w:r>
    </w:p>
    <w:p w14:paraId="131EC3A5" w14:textId="5BABD191" w:rsidR="00187640" w:rsidRDefault="00B31B60" w:rsidP="00E6219F">
      <w:pPr>
        <w:topLinePunct/>
        <w:adjustRightInd w:val="0"/>
        <w:snapToGrid w:val="0"/>
        <w:spacing w:line="360" w:lineRule="exact"/>
        <w:ind w:firstLineChars="200" w:firstLine="420"/>
        <w:rPr>
          <w:rFonts w:ascii="Songti TC Regular" w:eastAsia="Songti TC Regular" w:hAnsi="Songti TC Regular"/>
          <w:sz w:val="21"/>
          <w:szCs w:val="21"/>
        </w:rPr>
      </w:pPr>
      <w:r w:rsidRPr="00900125">
        <w:rPr>
          <w:rFonts w:ascii="Songti TC Regular" w:eastAsia="Songti TC Regular" w:hAnsi="Songti TC Regular"/>
          <w:sz w:val="21"/>
          <w:szCs w:val="21"/>
        </w:rPr>
        <w:t>本研究透過蒐集數位串流</w:t>
      </w:r>
      <w:r w:rsidRPr="00900125">
        <w:rPr>
          <w:rFonts w:ascii="Songti TC Regular" w:eastAsia="Songti TC Regular" w:hAnsi="Songti TC Regular" w:hint="eastAsia"/>
          <w:sz w:val="21"/>
          <w:szCs w:val="21"/>
        </w:rPr>
        <w:t>音樂</w:t>
      </w:r>
      <w:r w:rsidRPr="00900125">
        <w:rPr>
          <w:rFonts w:ascii="Songti TC Regular" w:eastAsia="Songti TC Regular" w:hAnsi="Songti TC Regular"/>
          <w:sz w:val="21"/>
          <w:szCs w:val="21"/>
        </w:rPr>
        <w:t>平台KKBOX提供</w:t>
      </w:r>
      <w:r w:rsidRPr="00900125">
        <w:rPr>
          <w:rFonts w:ascii="Songti TC Regular" w:eastAsia="Songti TC Regular" w:hAnsi="Songti TC Regular" w:hint="eastAsia"/>
          <w:sz w:val="21"/>
          <w:szCs w:val="21"/>
        </w:rPr>
        <w:t>之華語流行音樂</w:t>
      </w:r>
      <w:r w:rsidRPr="00900125">
        <w:rPr>
          <w:rFonts w:ascii="Songti TC Regular" w:eastAsia="Songti TC Regular" w:hAnsi="Songti TC Regular"/>
          <w:sz w:val="21"/>
          <w:szCs w:val="21"/>
        </w:rPr>
        <w:t>每日前100</w:t>
      </w:r>
      <w:r w:rsidRPr="00900125">
        <w:rPr>
          <w:rFonts w:ascii="Songti TC Regular" w:eastAsia="Songti TC Regular" w:hAnsi="Songti TC Regular" w:hint="eastAsia"/>
          <w:sz w:val="21"/>
          <w:szCs w:val="21"/>
        </w:rPr>
        <w:t>名</w:t>
      </w:r>
      <w:r w:rsidRPr="00900125">
        <w:rPr>
          <w:rFonts w:ascii="Songti TC Regular" w:eastAsia="Songti TC Regular" w:hAnsi="Songti TC Regular"/>
          <w:sz w:val="21"/>
          <w:szCs w:val="21"/>
        </w:rPr>
        <w:t>排行榜，探索華語流行音樂發展趨勢，發現熱門華語流行音樂主要發源地為台灣（69%），其次為美國</w:t>
      </w:r>
      <w:r w:rsidRPr="00900125">
        <w:rPr>
          <w:rFonts w:ascii="Songti TC Regular" w:eastAsia="Songti TC Regular" w:hAnsi="Songti TC Regular" w:hint="eastAsia"/>
          <w:sz w:val="21"/>
          <w:szCs w:val="21"/>
        </w:rPr>
        <w:t>（</w:t>
      </w:r>
      <w:r w:rsidRPr="00900125">
        <w:rPr>
          <w:rFonts w:ascii="Songti TC Regular" w:eastAsia="Songti TC Regular" w:hAnsi="Songti TC Regular"/>
          <w:sz w:val="21"/>
          <w:szCs w:val="21"/>
        </w:rPr>
        <w:t>10%</w:t>
      </w:r>
      <w:r w:rsidRPr="00900125">
        <w:rPr>
          <w:rFonts w:ascii="Songti TC Regular" w:eastAsia="Songti TC Regular" w:hAnsi="Songti TC Regular" w:hint="eastAsia"/>
          <w:sz w:val="21"/>
          <w:szCs w:val="21"/>
        </w:rPr>
        <w:t>）</w:t>
      </w:r>
      <w:r w:rsidRPr="00900125">
        <w:rPr>
          <w:rFonts w:ascii="Songti TC Regular" w:eastAsia="Songti TC Regular" w:hAnsi="Songti TC Regular"/>
          <w:sz w:val="21"/>
          <w:szCs w:val="21"/>
        </w:rPr>
        <w:t>以及馬來西亞</w:t>
      </w:r>
      <w:r w:rsidR="00900125" w:rsidRPr="00900125">
        <w:rPr>
          <w:rFonts w:ascii="Songti TC Regular" w:eastAsia="Songti TC Regular" w:hAnsi="Songti TC Regular"/>
          <w:sz w:val="21"/>
          <w:szCs w:val="21"/>
        </w:rPr>
        <w:t>（8%）</w:t>
      </w:r>
      <w:r w:rsidRPr="00900125">
        <w:rPr>
          <w:rFonts w:ascii="Songti TC Regular" w:eastAsia="Songti TC Regular" w:hAnsi="Songti TC Regular" w:hint="eastAsia"/>
          <w:sz w:val="21"/>
          <w:szCs w:val="21"/>
        </w:rPr>
        <w:t>；</w:t>
      </w:r>
      <w:r w:rsidR="00E6219F">
        <w:rPr>
          <w:rFonts w:ascii="Songti TC Regular" w:eastAsia="Songti TC Regular" w:hAnsi="Songti TC Regular" w:hint="eastAsia"/>
          <w:sz w:val="21"/>
          <w:szCs w:val="21"/>
        </w:rPr>
        <w:t>熱門</w:t>
      </w:r>
      <w:r w:rsidR="00E6219F">
        <w:rPr>
          <w:rFonts w:ascii="Songti TC Regular" w:eastAsia="Songti TC Regular" w:hAnsi="Songti TC Regular"/>
          <w:sz w:val="21"/>
          <w:szCs w:val="21"/>
        </w:rPr>
        <w:t>華語流行音樂演唱之藝人出道時間主要分布</w:t>
      </w:r>
      <w:r w:rsidR="00E6219F">
        <w:rPr>
          <w:rFonts w:ascii="Songti TC Regular" w:eastAsia="Songti TC Regular" w:hAnsi="Songti TC Regular" w:hint="eastAsia"/>
          <w:sz w:val="21"/>
          <w:szCs w:val="21"/>
        </w:rPr>
        <w:t>於1998年</w:t>
      </w:r>
      <w:r w:rsidR="00E6219F">
        <w:rPr>
          <w:rFonts w:ascii="Songti TC Regular" w:eastAsia="Songti TC Regular" w:hAnsi="Songti TC Regular"/>
          <w:sz w:val="21"/>
          <w:szCs w:val="21"/>
        </w:rPr>
        <w:t>至2008</w:t>
      </w:r>
      <w:r w:rsidR="00E6219F">
        <w:rPr>
          <w:rFonts w:ascii="Songti TC Regular" w:eastAsia="Songti TC Regular" w:hAnsi="Songti TC Regular" w:hint="eastAsia"/>
          <w:sz w:val="21"/>
          <w:szCs w:val="21"/>
        </w:rPr>
        <w:t>年</w:t>
      </w:r>
      <w:r w:rsidR="00E6219F">
        <w:rPr>
          <w:rFonts w:ascii="Songti TC Regular" w:eastAsia="Songti TC Regular" w:hAnsi="Songti TC Regular"/>
          <w:sz w:val="21"/>
          <w:szCs w:val="21"/>
        </w:rPr>
        <w:t>，推測是由於網路發展，較懂得利用網路</w:t>
      </w:r>
      <w:r w:rsidR="00E6219F">
        <w:rPr>
          <w:rFonts w:ascii="Songti TC Regular" w:eastAsia="Songti TC Regular" w:hAnsi="Songti TC Regular" w:hint="eastAsia"/>
          <w:sz w:val="21"/>
          <w:szCs w:val="21"/>
        </w:rPr>
        <w:t>行銷</w:t>
      </w:r>
      <w:r w:rsidR="00E6219F">
        <w:rPr>
          <w:rFonts w:ascii="Songti TC Regular" w:eastAsia="Songti TC Regular" w:hAnsi="Songti TC Regular"/>
          <w:sz w:val="21"/>
          <w:szCs w:val="21"/>
        </w:rPr>
        <w:t>增加曝光度</w:t>
      </w:r>
      <w:r w:rsidR="00E6219F">
        <w:rPr>
          <w:rFonts w:ascii="Songti TC Regular" w:eastAsia="Songti TC Regular" w:hAnsi="Songti TC Regular" w:hint="eastAsia"/>
          <w:sz w:val="21"/>
          <w:szCs w:val="21"/>
        </w:rPr>
        <w:t>；</w:t>
      </w:r>
      <w:r w:rsidR="00E6219F">
        <w:rPr>
          <w:rFonts w:ascii="Songti TC Regular" w:eastAsia="Songti TC Regular" w:hAnsi="Songti TC Regular"/>
          <w:sz w:val="21"/>
          <w:szCs w:val="21"/>
        </w:rPr>
        <w:t>2006</w:t>
      </w:r>
      <w:r w:rsidR="00E6219F">
        <w:rPr>
          <w:rFonts w:ascii="Songti TC Regular" w:eastAsia="Songti TC Regular" w:hAnsi="Songti TC Regular" w:hint="eastAsia"/>
          <w:sz w:val="21"/>
          <w:szCs w:val="21"/>
        </w:rPr>
        <w:t>年為</w:t>
      </w:r>
      <w:r w:rsidR="00E6219F">
        <w:rPr>
          <w:rFonts w:ascii="Songti TC Regular" w:eastAsia="Songti TC Regular" w:hAnsi="Songti TC Regular"/>
          <w:sz w:val="21"/>
          <w:szCs w:val="21"/>
        </w:rPr>
        <w:t>台灣音樂選</w:t>
      </w:r>
      <w:r w:rsidR="00E6219F">
        <w:rPr>
          <w:rFonts w:ascii="Songti TC Regular" w:eastAsia="Songti TC Regular" w:hAnsi="Songti TC Regular" w:hint="eastAsia"/>
          <w:sz w:val="21"/>
          <w:szCs w:val="21"/>
        </w:rPr>
        <w:t>秀</w:t>
      </w:r>
      <w:r w:rsidR="00E6219F">
        <w:rPr>
          <w:rFonts w:ascii="Songti TC Regular" w:eastAsia="Songti TC Regular" w:hAnsi="Songti TC Regular"/>
          <w:sz w:val="21"/>
          <w:szCs w:val="21"/>
        </w:rPr>
        <w:t>節目興起，使得此年出道之藝人數量達到一個高峰</w:t>
      </w:r>
      <w:r w:rsidR="00E6219F">
        <w:rPr>
          <w:rFonts w:ascii="Songti TC Regular" w:eastAsia="Songti TC Regular" w:hAnsi="Songti TC Regular" w:hint="eastAsia"/>
          <w:sz w:val="21"/>
          <w:szCs w:val="21"/>
        </w:rPr>
        <w:t>；</w:t>
      </w:r>
      <w:r w:rsidR="00E6219F">
        <w:rPr>
          <w:rFonts w:ascii="Songti TC Regular" w:eastAsia="Songti TC Regular" w:hAnsi="Songti TC Regular"/>
          <w:sz w:val="21"/>
          <w:szCs w:val="21"/>
        </w:rPr>
        <w:t>統計藝人類型比例可發現，以個人身份出道之藝人較符合聽眾之口味</w:t>
      </w:r>
      <w:r w:rsidR="00E6219F">
        <w:rPr>
          <w:rFonts w:ascii="Songti TC Regular" w:eastAsia="Songti TC Regular" w:hAnsi="Songti TC Regular" w:hint="eastAsia"/>
          <w:sz w:val="21"/>
          <w:szCs w:val="21"/>
        </w:rPr>
        <w:t>；</w:t>
      </w:r>
      <w:r w:rsidR="00E6219F">
        <w:rPr>
          <w:rFonts w:ascii="Songti TC Regular" w:eastAsia="Songti TC Regular" w:hAnsi="Songti TC Regular"/>
          <w:sz w:val="21"/>
          <w:szCs w:val="21"/>
        </w:rPr>
        <w:t>另外以原聲帶發片之歌曲也佔有一定的比例，因此本研究接者探索這個現象</w:t>
      </w:r>
      <w:r w:rsidR="00E6219F">
        <w:rPr>
          <w:rFonts w:ascii="Songti TC Regular" w:eastAsia="Songti TC Regular" w:hAnsi="Songti TC Regular" w:hint="eastAsia"/>
          <w:sz w:val="21"/>
          <w:szCs w:val="21"/>
        </w:rPr>
        <w:t>。</w:t>
      </w:r>
    </w:p>
    <w:p w14:paraId="69939538" w14:textId="5D650256" w:rsidR="00E6219F" w:rsidRDefault="00E6219F" w:rsidP="00E6219F">
      <w:pPr>
        <w:topLinePunct/>
        <w:adjustRightInd w:val="0"/>
        <w:snapToGrid w:val="0"/>
        <w:spacing w:line="360" w:lineRule="exact"/>
        <w:ind w:firstLineChars="200" w:firstLine="420"/>
        <w:rPr>
          <w:rFonts w:ascii="Songti TC Regular" w:eastAsia="Songti TC Regular" w:hAnsi="Songti TC Regular"/>
          <w:sz w:val="21"/>
          <w:szCs w:val="21"/>
        </w:rPr>
      </w:pPr>
      <w:r>
        <w:rPr>
          <w:rFonts w:ascii="Songti TC Regular" w:eastAsia="Songti TC Regular" w:hAnsi="Songti TC Regular"/>
          <w:sz w:val="21"/>
          <w:szCs w:val="21"/>
        </w:rPr>
        <w:t>統計前一百名屬於影視戲劇相關之曲目，佔全部比例40%</w:t>
      </w:r>
      <w:r>
        <w:rPr>
          <w:rFonts w:ascii="Songti TC Regular" w:eastAsia="Songti TC Regular" w:hAnsi="Songti TC Regular" w:hint="eastAsia"/>
          <w:sz w:val="21"/>
          <w:szCs w:val="21"/>
        </w:rPr>
        <w:t>，</w:t>
      </w:r>
      <w:r>
        <w:rPr>
          <w:rFonts w:ascii="Songti TC Regular" w:eastAsia="Songti TC Regular" w:hAnsi="Songti TC Regular"/>
          <w:sz w:val="21"/>
          <w:szCs w:val="21"/>
        </w:rPr>
        <w:t>將近</w:t>
      </w:r>
      <w:r>
        <w:rPr>
          <w:rFonts w:ascii="Songti TC Regular" w:eastAsia="Songti TC Regular" w:hAnsi="Songti TC Regular" w:hint="eastAsia"/>
          <w:sz w:val="21"/>
          <w:szCs w:val="21"/>
        </w:rPr>
        <w:t>一半，</w:t>
      </w:r>
      <w:r>
        <w:rPr>
          <w:rFonts w:ascii="Songti TC Regular" w:eastAsia="Songti TC Regular" w:hAnsi="Songti TC Regular"/>
          <w:sz w:val="21"/>
          <w:szCs w:val="21"/>
        </w:rPr>
        <w:t>並且主要分布於較前面的名次，表現突出，可推測影視戲劇</w:t>
      </w:r>
      <w:r w:rsidR="001465B6">
        <w:rPr>
          <w:rFonts w:ascii="Songti TC Regular" w:eastAsia="Songti TC Regular" w:hAnsi="Songti TC Regular"/>
          <w:sz w:val="21"/>
          <w:szCs w:val="21"/>
        </w:rPr>
        <w:t>可能</w:t>
      </w:r>
      <w:r w:rsidR="001465B6">
        <w:rPr>
          <w:rFonts w:ascii="Songti TC Regular" w:eastAsia="Songti TC Regular" w:hAnsi="Songti TC Regular" w:hint="eastAsia"/>
          <w:sz w:val="21"/>
          <w:szCs w:val="21"/>
        </w:rPr>
        <w:t>對於</w:t>
      </w:r>
      <w:r>
        <w:rPr>
          <w:rFonts w:ascii="Songti TC Regular" w:eastAsia="Songti TC Regular" w:hAnsi="Songti TC Regular"/>
          <w:sz w:val="21"/>
          <w:szCs w:val="21"/>
        </w:rPr>
        <w:t>歌曲</w:t>
      </w:r>
      <w:r>
        <w:rPr>
          <w:rFonts w:ascii="Songti TC Regular" w:eastAsia="Songti TC Regular" w:hAnsi="Songti TC Regular" w:hint="eastAsia"/>
          <w:sz w:val="21"/>
          <w:szCs w:val="21"/>
        </w:rPr>
        <w:t>熱門程度</w:t>
      </w:r>
      <w:r w:rsidR="001465B6">
        <w:rPr>
          <w:rFonts w:ascii="Songti TC Regular" w:eastAsia="Songti TC Regular" w:hAnsi="Songti TC Regular"/>
          <w:sz w:val="21"/>
          <w:szCs w:val="21"/>
        </w:rPr>
        <w:t>具有相當的影響力</w:t>
      </w:r>
      <w:r w:rsidR="001465B6">
        <w:rPr>
          <w:rFonts w:ascii="Songti TC Regular" w:eastAsia="Songti TC Regular" w:hAnsi="Songti TC Regular" w:hint="eastAsia"/>
          <w:sz w:val="21"/>
          <w:szCs w:val="21"/>
        </w:rPr>
        <w:t>；</w:t>
      </w:r>
      <w:r w:rsidR="001465B6">
        <w:rPr>
          <w:rFonts w:ascii="Songti TC Regular" w:eastAsia="Songti TC Regular" w:hAnsi="Songti TC Regular"/>
          <w:sz w:val="21"/>
          <w:szCs w:val="21"/>
        </w:rPr>
        <w:t>本研究</w:t>
      </w:r>
      <w:r w:rsidR="001465B6">
        <w:rPr>
          <w:rFonts w:ascii="Songti TC Regular" w:eastAsia="Songti TC Regular" w:hAnsi="Songti TC Regular" w:hint="eastAsia"/>
          <w:sz w:val="21"/>
          <w:szCs w:val="21"/>
        </w:rPr>
        <w:t>統計</w:t>
      </w:r>
      <w:r w:rsidR="001465B6">
        <w:rPr>
          <w:rFonts w:ascii="Songti TC Regular" w:eastAsia="Songti TC Regular" w:hAnsi="Songti TC Regular"/>
          <w:sz w:val="21"/>
          <w:szCs w:val="21"/>
        </w:rPr>
        <w:t>哪些藝人</w:t>
      </w:r>
      <w:r w:rsidR="001465B6">
        <w:rPr>
          <w:rFonts w:ascii="Songti TC Regular" w:eastAsia="Songti TC Regular" w:hAnsi="Songti TC Regular" w:hint="eastAsia"/>
          <w:sz w:val="21"/>
          <w:szCs w:val="21"/>
        </w:rPr>
        <w:t>所演唱</w:t>
      </w:r>
      <w:r w:rsidR="001465B6">
        <w:rPr>
          <w:rFonts w:ascii="Songti TC Regular" w:eastAsia="Songti TC Regular" w:hAnsi="Songti TC Regular"/>
          <w:sz w:val="21"/>
          <w:szCs w:val="21"/>
        </w:rPr>
        <w:t>之歌曲為影視戲劇相關歌曲之大宗，發現佔最大比例之藝人為丁噹與五月天，可推測他們已分線此現象甚至懂得利用此現象行銷其歌曲以及增加曝光度。</w:t>
      </w:r>
    </w:p>
    <w:p w14:paraId="1AC27CEA" w14:textId="34194AE4" w:rsidR="00E07563" w:rsidRDefault="002F4D87" w:rsidP="00E6219F">
      <w:pPr>
        <w:topLinePunct/>
        <w:adjustRightInd w:val="0"/>
        <w:snapToGrid w:val="0"/>
        <w:spacing w:line="360" w:lineRule="exact"/>
        <w:ind w:firstLineChars="200" w:firstLine="420"/>
        <w:rPr>
          <w:rFonts w:ascii="Songti TC Regular" w:eastAsia="Songti TC Regular" w:hAnsi="Songti TC Regular"/>
          <w:sz w:val="21"/>
          <w:szCs w:val="21"/>
        </w:rPr>
      </w:pPr>
      <w:r>
        <w:rPr>
          <w:rFonts w:ascii="Songti TC Regular" w:eastAsia="Songti TC Regular" w:hAnsi="Songti TC Regular"/>
          <w:sz w:val="21"/>
          <w:szCs w:val="21"/>
        </w:rPr>
        <w:t>本研究</w:t>
      </w:r>
      <w:r>
        <w:rPr>
          <w:rFonts w:ascii="Songti TC Regular" w:eastAsia="Songti TC Regular" w:hAnsi="Songti TC Regular" w:hint="eastAsia"/>
          <w:sz w:val="21"/>
          <w:szCs w:val="21"/>
        </w:rPr>
        <w:t>為一個概括性</w:t>
      </w:r>
      <w:r>
        <w:rPr>
          <w:rFonts w:ascii="Songti TC Regular" w:eastAsia="Songti TC Regular" w:hAnsi="Songti TC Regular"/>
          <w:sz w:val="21"/>
          <w:szCs w:val="21"/>
        </w:rPr>
        <w:t>的統計，</w:t>
      </w:r>
      <w:r w:rsidR="00DD3C31">
        <w:rPr>
          <w:rFonts w:ascii="Songti TC Regular" w:eastAsia="Songti TC Regular" w:hAnsi="Songti TC Regular"/>
          <w:sz w:val="21"/>
          <w:szCs w:val="21"/>
        </w:rPr>
        <w:t>統計2005年</w:t>
      </w:r>
      <w:r w:rsidR="00DD3C31">
        <w:rPr>
          <w:rFonts w:ascii="Songti TC Regular" w:eastAsia="Songti TC Regular" w:hAnsi="Songti TC Regular" w:hint="eastAsia"/>
          <w:sz w:val="21"/>
          <w:szCs w:val="21"/>
        </w:rPr>
        <w:t>至</w:t>
      </w:r>
      <w:r w:rsidR="00DD3C31">
        <w:rPr>
          <w:rFonts w:ascii="Songti TC Regular" w:eastAsia="Songti TC Regular" w:hAnsi="Songti TC Regular"/>
          <w:sz w:val="21"/>
          <w:szCs w:val="21"/>
        </w:rPr>
        <w:t>2015年所有之曲目並進行篩選</w:t>
      </w:r>
      <w:r w:rsidR="00DD3C31">
        <w:rPr>
          <w:rFonts w:ascii="Songti TC Regular" w:eastAsia="Songti TC Regular" w:hAnsi="Songti TC Regular" w:hint="eastAsia"/>
          <w:sz w:val="21"/>
          <w:szCs w:val="21"/>
        </w:rPr>
        <w:t>分析</w:t>
      </w:r>
      <w:r w:rsidR="00DD3C31">
        <w:rPr>
          <w:rFonts w:ascii="Songti TC Regular" w:eastAsia="Songti TC Regular" w:hAnsi="Songti TC Regular"/>
          <w:sz w:val="21"/>
          <w:szCs w:val="21"/>
        </w:rPr>
        <w:t>，了解華語流行音樂趨勢之輪廓，因此並未依照每個時期進行分析比較，為了解更精確之趨勢，未來可以將所有</w:t>
      </w:r>
      <w:r w:rsidR="00DD3C31">
        <w:rPr>
          <w:rFonts w:ascii="Songti TC Regular" w:eastAsia="Songti TC Regular" w:hAnsi="Songti TC Regular" w:hint="eastAsia"/>
          <w:sz w:val="21"/>
          <w:szCs w:val="21"/>
        </w:rPr>
        <w:t>上過榜之曲目</w:t>
      </w:r>
      <w:r w:rsidR="00DD3C31">
        <w:rPr>
          <w:rFonts w:ascii="Songti TC Regular" w:eastAsia="Songti TC Regular" w:hAnsi="Songti TC Regular"/>
          <w:sz w:val="21"/>
          <w:szCs w:val="21"/>
        </w:rPr>
        <w:t>與藝人納入統計分析，並且依照每個時期可能發生之事件進行</w:t>
      </w:r>
      <w:r w:rsidR="00DD3C31">
        <w:rPr>
          <w:rFonts w:ascii="Songti TC Regular" w:eastAsia="Songti TC Regular" w:hAnsi="Songti TC Regular" w:hint="eastAsia"/>
          <w:sz w:val="21"/>
          <w:szCs w:val="21"/>
        </w:rPr>
        <w:t>對照</w:t>
      </w:r>
      <w:r w:rsidR="00DD3C31">
        <w:rPr>
          <w:rFonts w:ascii="Songti TC Regular" w:eastAsia="Songti TC Regular" w:hAnsi="Songti TC Regular"/>
          <w:sz w:val="21"/>
          <w:szCs w:val="21"/>
        </w:rPr>
        <w:t>，以了解背後所代表</w:t>
      </w:r>
      <w:r w:rsidR="00DD3C31">
        <w:rPr>
          <w:rFonts w:ascii="Songti TC Regular" w:eastAsia="Songti TC Regular" w:hAnsi="Songti TC Regular" w:hint="eastAsia"/>
          <w:sz w:val="21"/>
          <w:szCs w:val="21"/>
        </w:rPr>
        <w:t>真正的意義</w:t>
      </w:r>
      <w:r w:rsidR="00DD3C31">
        <w:rPr>
          <w:rFonts w:ascii="Songti TC Regular" w:eastAsia="Songti TC Regular" w:hAnsi="Songti TC Regular"/>
          <w:sz w:val="21"/>
          <w:szCs w:val="21"/>
        </w:rPr>
        <w:t>。</w:t>
      </w:r>
      <w:r w:rsidR="00E07563">
        <w:rPr>
          <w:rFonts w:ascii="Songti TC Regular" w:eastAsia="Songti TC Regular" w:hAnsi="Songti TC Regular" w:hint="eastAsia"/>
          <w:sz w:val="21"/>
          <w:szCs w:val="21"/>
        </w:rPr>
        <w:t>最後</w:t>
      </w:r>
      <w:r w:rsidR="00E07563">
        <w:rPr>
          <w:rFonts w:ascii="Songti TC Regular" w:eastAsia="Songti TC Regular" w:hAnsi="Songti TC Regular"/>
          <w:sz w:val="21"/>
          <w:szCs w:val="21"/>
        </w:rPr>
        <w:t>，</w:t>
      </w:r>
      <w:r w:rsidR="00E07563">
        <w:rPr>
          <w:rFonts w:ascii="Songti TC Regular" w:eastAsia="Songti TC Regular" w:hAnsi="Songti TC Regular" w:hint="eastAsia"/>
          <w:sz w:val="21"/>
          <w:szCs w:val="21"/>
        </w:rPr>
        <w:t>本研究</w:t>
      </w:r>
      <w:r w:rsidR="00E07563">
        <w:rPr>
          <w:rFonts w:ascii="Songti TC Regular" w:eastAsia="Songti TC Regular" w:hAnsi="Songti TC Regular"/>
          <w:sz w:val="21"/>
          <w:szCs w:val="21"/>
        </w:rPr>
        <w:t>希望可以</w:t>
      </w:r>
      <w:r w:rsidR="00E07563" w:rsidRPr="00E07563">
        <w:rPr>
          <w:rFonts w:ascii="Songti TC Regular" w:eastAsia="Songti TC Regular" w:hAnsi="Songti TC Regular" w:hint="eastAsia"/>
          <w:sz w:val="21"/>
          <w:szCs w:val="21"/>
        </w:rPr>
        <w:t>協助數位串流音樂服務，能更了解其聽眾</w:t>
      </w:r>
      <w:r w:rsidR="00E07563">
        <w:rPr>
          <w:rFonts w:ascii="Songti TC Regular" w:eastAsia="Songti TC Regular" w:hAnsi="Songti TC Regular"/>
          <w:sz w:val="21"/>
          <w:szCs w:val="21"/>
        </w:rPr>
        <w:t>對於華語流行音樂之</w:t>
      </w:r>
      <w:r w:rsidR="00E07563" w:rsidRPr="00E07563">
        <w:rPr>
          <w:rFonts w:ascii="Songti TC Regular" w:eastAsia="Songti TC Regular" w:hAnsi="Songti TC Regular" w:hint="eastAsia"/>
          <w:sz w:val="21"/>
          <w:szCs w:val="21"/>
        </w:rPr>
        <w:t>喜好，並提供傳統音樂產業營運之參考。</w:t>
      </w:r>
    </w:p>
    <w:p w14:paraId="5E62F357" w14:textId="77777777" w:rsidR="00330811" w:rsidRPr="00E6219F" w:rsidRDefault="00330811" w:rsidP="00E6219F">
      <w:pPr>
        <w:topLinePunct/>
        <w:adjustRightInd w:val="0"/>
        <w:snapToGrid w:val="0"/>
        <w:spacing w:line="360" w:lineRule="exact"/>
        <w:ind w:firstLineChars="200" w:firstLine="420"/>
        <w:rPr>
          <w:rFonts w:ascii="Songti TC Regular" w:eastAsia="Songti TC Regular" w:hAnsi="Songti TC Regular"/>
          <w:sz w:val="21"/>
          <w:szCs w:val="21"/>
        </w:rPr>
      </w:pPr>
    </w:p>
    <w:p w14:paraId="345137DB" w14:textId="6BC3C7A8" w:rsidR="00BC16E2" w:rsidRDefault="00135A14" w:rsidP="00135A14">
      <w:pPr>
        <w:pStyle w:val="ab"/>
        <w:rPr>
          <w:rFonts w:ascii="YouYuan" w:eastAsia="新細明體" w:hAnsi="SimSun"/>
          <w:b/>
          <w:sz w:val="28"/>
          <w:szCs w:val="28"/>
          <w:lang w:eastAsia="zh-TW"/>
        </w:rPr>
      </w:pPr>
      <w:r w:rsidRPr="00B967B4">
        <w:rPr>
          <w:rFonts w:ascii="YouYuan" w:eastAsia="新細明體" w:hAnsi="SimSun" w:hint="eastAsia"/>
          <w:b/>
          <w:sz w:val="28"/>
          <w:szCs w:val="28"/>
          <w:lang w:eastAsia="zh-TW"/>
        </w:rPr>
        <w:t>參</w:t>
      </w:r>
      <w:r w:rsidRPr="00B967B4">
        <w:rPr>
          <w:rFonts w:ascii="YouYuan" w:eastAsia="新細明體" w:hAnsi="SimSun"/>
          <w:b/>
          <w:sz w:val="28"/>
          <w:szCs w:val="28"/>
          <w:lang w:eastAsia="zh-TW"/>
        </w:rPr>
        <w:t xml:space="preserve"> </w:t>
      </w:r>
      <w:r w:rsidRPr="00B967B4">
        <w:rPr>
          <w:rFonts w:ascii="YouYuan" w:eastAsia="新細明體" w:hAnsi="SimSun" w:hint="eastAsia"/>
          <w:b/>
          <w:sz w:val="28"/>
          <w:szCs w:val="28"/>
          <w:lang w:eastAsia="zh-TW"/>
        </w:rPr>
        <w:t>考</w:t>
      </w:r>
      <w:r w:rsidRPr="00B967B4">
        <w:rPr>
          <w:rFonts w:ascii="YouYuan" w:eastAsia="新細明體" w:hAnsi="SimSun"/>
          <w:b/>
          <w:sz w:val="28"/>
          <w:szCs w:val="28"/>
          <w:lang w:eastAsia="zh-TW"/>
        </w:rPr>
        <w:t xml:space="preserve"> </w:t>
      </w:r>
      <w:r w:rsidRPr="00B967B4">
        <w:rPr>
          <w:rFonts w:ascii="YouYuan" w:eastAsia="新細明體" w:hAnsi="SimSun" w:hint="eastAsia"/>
          <w:b/>
          <w:sz w:val="28"/>
          <w:szCs w:val="28"/>
          <w:lang w:eastAsia="zh-TW"/>
        </w:rPr>
        <w:t>文</w:t>
      </w:r>
      <w:r w:rsidRPr="00B967B4">
        <w:rPr>
          <w:rFonts w:ascii="YouYuan" w:eastAsia="新細明體" w:hAnsi="SimSun"/>
          <w:b/>
          <w:sz w:val="28"/>
          <w:szCs w:val="28"/>
          <w:lang w:eastAsia="zh-TW"/>
        </w:rPr>
        <w:t xml:space="preserve"> </w:t>
      </w:r>
      <w:r w:rsidRPr="00B967B4">
        <w:rPr>
          <w:rFonts w:ascii="YouYuan" w:eastAsia="新細明體" w:hAnsi="SimSun" w:hint="eastAsia"/>
          <w:b/>
          <w:sz w:val="28"/>
          <w:szCs w:val="28"/>
          <w:lang w:eastAsia="zh-TW"/>
        </w:rPr>
        <w:t>獻</w:t>
      </w:r>
      <w:r w:rsidRPr="00B967B4">
        <w:rPr>
          <w:rFonts w:ascii="YouYuan" w:eastAsia="新細明體" w:hAnsi="SimSun"/>
          <w:b/>
          <w:sz w:val="28"/>
          <w:szCs w:val="28"/>
          <w:lang w:eastAsia="zh-TW"/>
        </w:rPr>
        <w:t xml:space="preserve"> </w:t>
      </w:r>
    </w:p>
    <w:p w14:paraId="0AE29291" w14:textId="77777777" w:rsidR="00A46464" w:rsidRPr="00A46464" w:rsidRDefault="0029589F" w:rsidP="00A46464">
      <w:pPr>
        <w:pStyle w:val="EndNoteBibliography"/>
        <w:ind w:left="720" w:hanging="720"/>
        <w:rPr>
          <w:rFonts w:hint="eastAsia"/>
          <w:noProof/>
        </w:rPr>
      </w:pPr>
      <w:r>
        <w:rPr>
          <w:rFonts w:ascii="Times New Roman" w:hAnsi="Times New Roman" w:cs="Times New Roman"/>
          <w:color w:val="545454"/>
          <w:sz w:val="18"/>
          <w:szCs w:val="18"/>
          <w:shd w:val="clear" w:color="auto" w:fill="FFFFFF"/>
        </w:rPr>
        <w:fldChar w:fldCharType="begin"/>
      </w:r>
      <w:r>
        <w:rPr>
          <w:rFonts w:ascii="Times New Roman" w:hAnsi="Times New Roman" w:cs="Times New Roman"/>
          <w:color w:val="545454"/>
          <w:sz w:val="18"/>
          <w:szCs w:val="18"/>
          <w:shd w:val="clear" w:color="auto" w:fill="FFFFFF"/>
        </w:rPr>
        <w:instrText xml:space="preserve"> ADDIN EN.REFLIST </w:instrText>
      </w:r>
      <w:r>
        <w:rPr>
          <w:rFonts w:ascii="Times New Roman" w:hAnsi="Times New Roman" w:cs="Times New Roman"/>
          <w:color w:val="545454"/>
          <w:sz w:val="18"/>
          <w:szCs w:val="18"/>
          <w:shd w:val="clear" w:color="auto" w:fill="FFFFFF"/>
        </w:rPr>
        <w:fldChar w:fldCharType="separate"/>
      </w:r>
      <w:r w:rsidR="00A46464" w:rsidRPr="00A46464">
        <w:rPr>
          <w:rFonts w:hint="eastAsia"/>
          <w:noProof/>
        </w:rPr>
        <w:t>施韻茹</w:t>
      </w:r>
      <w:r w:rsidR="00A46464" w:rsidRPr="00A46464">
        <w:rPr>
          <w:rFonts w:hint="eastAsia"/>
          <w:noProof/>
        </w:rPr>
        <w:t xml:space="preserve">, </w:t>
      </w:r>
      <w:r w:rsidR="00A46464" w:rsidRPr="00A46464">
        <w:rPr>
          <w:rFonts w:hint="eastAsia"/>
          <w:noProof/>
        </w:rPr>
        <w:t>李天鐸</w:t>
      </w:r>
      <w:r w:rsidR="00A46464" w:rsidRPr="00A46464">
        <w:rPr>
          <w:rFonts w:hint="eastAsia"/>
          <w:noProof/>
        </w:rPr>
        <w:t xml:space="preserve">, &amp; </w:t>
      </w:r>
      <w:r w:rsidR="00A46464" w:rsidRPr="00A46464">
        <w:rPr>
          <w:rFonts w:hint="eastAsia"/>
          <w:noProof/>
        </w:rPr>
        <w:t>郭良文</w:t>
      </w:r>
      <w:r w:rsidR="00A46464" w:rsidRPr="00A46464">
        <w:rPr>
          <w:rFonts w:hint="eastAsia"/>
          <w:noProof/>
        </w:rPr>
        <w:t xml:space="preserve">. (2004). </w:t>
      </w:r>
      <w:r w:rsidR="00A46464" w:rsidRPr="00A46464">
        <w:rPr>
          <w:rFonts w:hint="eastAsia"/>
          <w:i/>
          <w:noProof/>
        </w:rPr>
        <w:t>由節拍旋律到娛樂商品</w:t>
      </w:r>
      <w:r w:rsidR="00A46464" w:rsidRPr="00A46464">
        <w:rPr>
          <w:rFonts w:hint="eastAsia"/>
          <w:i/>
          <w:noProof/>
        </w:rPr>
        <w:t xml:space="preserve">: </w:t>
      </w:r>
      <w:r w:rsidR="00A46464" w:rsidRPr="00A46464">
        <w:rPr>
          <w:rFonts w:hint="eastAsia"/>
          <w:i/>
          <w:noProof/>
        </w:rPr>
        <w:t>台灣流行音樂產業產銷結構轉變研究</w:t>
      </w:r>
      <w:r w:rsidR="00A46464" w:rsidRPr="00A46464">
        <w:rPr>
          <w:rFonts w:hint="eastAsia"/>
          <w:i/>
          <w:noProof/>
        </w:rPr>
        <w:t>.</w:t>
      </w:r>
      <w:r w:rsidR="00A46464" w:rsidRPr="00A46464">
        <w:rPr>
          <w:rFonts w:hint="eastAsia"/>
          <w:noProof/>
        </w:rPr>
        <w:t xml:space="preserve">   </w:t>
      </w:r>
    </w:p>
    <w:p w14:paraId="554922CD" w14:textId="77777777" w:rsidR="00A46464" w:rsidRPr="00A46464" w:rsidRDefault="00A46464" w:rsidP="00A46464">
      <w:pPr>
        <w:pStyle w:val="EndNoteBibliography"/>
        <w:ind w:left="720" w:hanging="720"/>
        <w:rPr>
          <w:rFonts w:hint="eastAsia"/>
          <w:noProof/>
        </w:rPr>
      </w:pPr>
      <w:r w:rsidRPr="00A46464">
        <w:rPr>
          <w:rFonts w:hint="eastAsia"/>
          <w:noProof/>
        </w:rPr>
        <w:t>胡世忠</w:t>
      </w:r>
      <w:r w:rsidRPr="00A46464">
        <w:rPr>
          <w:rFonts w:hint="eastAsia"/>
          <w:noProof/>
        </w:rPr>
        <w:t xml:space="preserve">. (2013). </w:t>
      </w:r>
      <w:r w:rsidRPr="00A46464">
        <w:rPr>
          <w:rFonts w:hint="eastAsia"/>
          <w:noProof/>
        </w:rPr>
        <w:t>雲端時代的殺手級應用：</w:t>
      </w:r>
      <w:r w:rsidRPr="00A46464">
        <w:rPr>
          <w:rFonts w:hint="eastAsia"/>
          <w:noProof/>
        </w:rPr>
        <w:t>Big Data</w:t>
      </w:r>
      <w:r w:rsidRPr="00A46464">
        <w:rPr>
          <w:rFonts w:hint="eastAsia"/>
          <w:noProof/>
        </w:rPr>
        <w:t>海量資料分析</w:t>
      </w:r>
      <w:r w:rsidRPr="00A46464">
        <w:rPr>
          <w:rFonts w:hint="eastAsia"/>
          <w:noProof/>
        </w:rPr>
        <w:t xml:space="preserve">. </w:t>
      </w:r>
      <w:r w:rsidRPr="00A46464">
        <w:rPr>
          <w:rFonts w:hint="eastAsia"/>
          <w:i/>
          <w:noProof/>
        </w:rPr>
        <w:t>天下雜誌</w:t>
      </w:r>
      <w:r w:rsidRPr="00A46464">
        <w:rPr>
          <w:rFonts w:hint="eastAsia"/>
          <w:noProof/>
        </w:rPr>
        <w:t>.</w:t>
      </w:r>
    </w:p>
    <w:p w14:paraId="454F3D07" w14:textId="77777777" w:rsidR="00A46464" w:rsidRPr="00A46464" w:rsidRDefault="00A46464" w:rsidP="00A46464">
      <w:pPr>
        <w:pStyle w:val="EndNoteBibliography"/>
        <w:ind w:left="720" w:hanging="720"/>
        <w:rPr>
          <w:rFonts w:hint="eastAsia"/>
          <w:i/>
          <w:noProof/>
        </w:rPr>
      </w:pPr>
      <w:r w:rsidRPr="00A46464">
        <w:rPr>
          <w:rFonts w:hint="eastAsia"/>
          <w:noProof/>
        </w:rPr>
        <w:t>張崇仁</w:t>
      </w:r>
      <w:r w:rsidRPr="00A46464">
        <w:rPr>
          <w:rFonts w:hint="eastAsia"/>
          <w:noProof/>
        </w:rPr>
        <w:t xml:space="preserve">. (2013). </w:t>
      </w:r>
      <w:r w:rsidRPr="00A46464">
        <w:rPr>
          <w:rFonts w:hint="eastAsia"/>
          <w:i/>
          <w:noProof/>
        </w:rPr>
        <w:t xml:space="preserve">101 </w:t>
      </w:r>
      <w:r w:rsidRPr="00A46464">
        <w:rPr>
          <w:rFonts w:hint="eastAsia"/>
          <w:i/>
          <w:noProof/>
        </w:rPr>
        <w:t>年流行音樂產業調查報告</w:t>
      </w:r>
    </w:p>
    <w:p w14:paraId="6B418EA7" w14:textId="77777777" w:rsidR="00A46464" w:rsidRPr="00A46464" w:rsidRDefault="00A46464" w:rsidP="00A46464">
      <w:pPr>
        <w:pStyle w:val="EndNoteBibliography"/>
        <w:ind w:left="720" w:hanging="720"/>
        <w:rPr>
          <w:rFonts w:hint="eastAsia"/>
          <w:noProof/>
        </w:rPr>
      </w:pPr>
      <w:r w:rsidRPr="00A46464">
        <w:rPr>
          <w:rFonts w:hint="eastAsia"/>
          <w:i/>
          <w:noProof/>
        </w:rPr>
        <w:t>TAIWAN POP MUSIC INDUSTRY SURVEY 2012</w:t>
      </w:r>
      <w:r w:rsidRPr="00A46464">
        <w:rPr>
          <w:rFonts w:hint="eastAsia"/>
          <w:noProof/>
        </w:rPr>
        <w:t xml:space="preserve">: </w:t>
      </w:r>
      <w:r w:rsidRPr="00A46464">
        <w:rPr>
          <w:rFonts w:hint="eastAsia"/>
          <w:noProof/>
        </w:rPr>
        <w:t>文化部影視及流行音樂產業局</w:t>
      </w:r>
      <w:r w:rsidRPr="00A46464">
        <w:rPr>
          <w:rFonts w:hint="eastAsia"/>
          <w:noProof/>
        </w:rPr>
        <w:t>.</w:t>
      </w:r>
    </w:p>
    <w:p w14:paraId="2AA12F3A" w14:textId="77777777" w:rsidR="00A46464" w:rsidRPr="00A46464" w:rsidRDefault="00A46464" w:rsidP="00A46464">
      <w:pPr>
        <w:pStyle w:val="EndNoteBibliography"/>
        <w:ind w:left="720" w:hanging="720"/>
        <w:rPr>
          <w:rFonts w:hint="eastAsia"/>
          <w:noProof/>
        </w:rPr>
      </w:pPr>
      <w:r w:rsidRPr="00A46464">
        <w:rPr>
          <w:rFonts w:hint="eastAsia"/>
          <w:noProof/>
        </w:rPr>
        <w:t>曾湘雲</w:t>
      </w:r>
      <w:r w:rsidRPr="00A46464">
        <w:rPr>
          <w:rFonts w:hint="eastAsia"/>
          <w:noProof/>
        </w:rPr>
        <w:t xml:space="preserve">. (2003). </w:t>
      </w:r>
      <w:r w:rsidRPr="00A46464">
        <w:rPr>
          <w:rFonts w:hint="eastAsia"/>
          <w:i/>
          <w:noProof/>
        </w:rPr>
        <w:t>檢視台灣流行音樂市場結構與產品多樣性之關聯性</w:t>
      </w:r>
      <w:r w:rsidRPr="00A46464">
        <w:rPr>
          <w:rFonts w:hint="eastAsia"/>
          <w:i/>
          <w:noProof/>
        </w:rPr>
        <w:t xml:space="preserve">: </w:t>
      </w:r>
      <w:r w:rsidRPr="00A46464">
        <w:rPr>
          <w:rFonts w:hint="eastAsia"/>
          <w:i/>
          <w:noProof/>
        </w:rPr>
        <w:t>從歌曲內容及音樂產製面談起</w:t>
      </w:r>
      <w:r w:rsidRPr="00A46464">
        <w:rPr>
          <w:rFonts w:hint="eastAsia"/>
          <w:i/>
          <w:noProof/>
        </w:rPr>
        <w:t>.</w:t>
      </w:r>
      <w:r w:rsidRPr="00A46464">
        <w:rPr>
          <w:rFonts w:hint="eastAsia"/>
          <w:noProof/>
        </w:rPr>
        <w:t xml:space="preserve">   </w:t>
      </w:r>
    </w:p>
    <w:p w14:paraId="765E5982" w14:textId="49DA4007" w:rsidR="00A46464" w:rsidRPr="00A46464" w:rsidRDefault="00A46464" w:rsidP="00A46464">
      <w:pPr>
        <w:pStyle w:val="EndNoteBibliography"/>
        <w:ind w:left="720" w:hanging="720"/>
        <w:rPr>
          <w:noProof/>
        </w:rPr>
      </w:pPr>
      <w:r w:rsidRPr="00A46464">
        <w:rPr>
          <w:noProof/>
        </w:rPr>
        <w:t xml:space="preserve">Fong, D. (2014). How big data can change the music industry. from </w:t>
      </w:r>
      <w:hyperlink r:id="rId16" w:history="1">
        <w:r w:rsidRPr="00A46464">
          <w:rPr>
            <w:rStyle w:val="af6"/>
            <w:rFonts w:asciiTheme="minorHAnsi" w:hAnsiTheme="minorHAnsi"/>
            <w:noProof/>
          </w:rPr>
          <w:t>http://venturebeat.com/2014/12/18/how-big-data-can-change-the-music-industry/</w:t>
        </w:r>
      </w:hyperlink>
    </w:p>
    <w:p w14:paraId="43854548" w14:textId="77777777" w:rsidR="00A46464" w:rsidRPr="00A46464" w:rsidRDefault="00A46464" w:rsidP="00A46464">
      <w:pPr>
        <w:pStyle w:val="EndNoteBibliography"/>
        <w:ind w:left="720" w:hanging="720"/>
        <w:rPr>
          <w:noProof/>
        </w:rPr>
      </w:pPr>
      <w:r w:rsidRPr="00A46464">
        <w:rPr>
          <w:noProof/>
        </w:rPr>
        <w:t xml:space="preserve">Laney, D. (2001). 3D data management: Controlling data volume, velocity and variety. </w:t>
      </w:r>
      <w:r w:rsidRPr="00A46464">
        <w:rPr>
          <w:i/>
          <w:noProof/>
        </w:rPr>
        <w:t>META Group Research Note, 6</w:t>
      </w:r>
      <w:r w:rsidRPr="00A46464">
        <w:rPr>
          <w:noProof/>
        </w:rPr>
        <w:t xml:space="preserve">. </w:t>
      </w:r>
    </w:p>
    <w:p w14:paraId="40019BCB" w14:textId="77777777" w:rsidR="00A46464" w:rsidRPr="00A46464" w:rsidRDefault="00A46464" w:rsidP="00A46464">
      <w:pPr>
        <w:pStyle w:val="EndNoteBibliography"/>
        <w:ind w:left="720" w:hanging="720"/>
        <w:rPr>
          <w:noProof/>
        </w:rPr>
      </w:pPr>
      <w:r w:rsidRPr="00A46464">
        <w:rPr>
          <w:noProof/>
        </w:rPr>
        <w:t xml:space="preserve">Manyika, J., Chui, M., Brown, B., Bughin, J., Dobbs, R., &amp; Roxburgh, C. (2011). Big data: The next frontier for innovation, competition, and productivity. </w:t>
      </w:r>
    </w:p>
    <w:p w14:paraId="2E77461E" w14:textId="15A7EC9B" w:rsidR="00A46464" w:rsidRPr="00A46464" w:rsidRDefault="00A46464" w:rsidP="00A46464">
      <w:pPr>
        <w:pStyle w:val="EndNoteBibliography"/>
        <w:ind w:left="720" w:hanging="720"/>
        <w:rPr>
          <w:noProof/>
        </w:rPr>
      </w:pPr>
      <w:r w:rsidRPr="00A46464">
        <w:rPr>
          <w:noProof/>
        </w:rPr>
        <w:t xml:space="preserve">Times, T. N. Y. (2013). What’s Billboard’s No. 1? Now YouTube Has a Say. from </w:t>
      </w:r>
      <w:hyperlink r:id="rId17" w:history="1">
        <w:r w:rsidRPr="00A46464">
          <w:rPr>
            <w:rStyle w:val="af6"/>
            <w:rFonts w:asciiTheme="minorHAnsi" w:hAnsiTheme="minorHAnsi"/>
            <w:noProof/>
          </w:rPr>
          <w:t>http://cn.nytimes.com/business/20130316/c16billboard/en-us/</w:t>
        </w:r>
      </w:hyperlink>
    </w:p>
    <w:p w14:paraId="4350C694" w14:textId="4ADB3C6C" w:rsidR="00A46464" w:rsidRPr="00A46464" w:rsidRDefault="00A46464" w:rsidP="00A46464">
      <w:pPr>
        <w:pStyle w:val="EndNoteBibliography"/>
        <w:ind w:left="720" w:hanging="720"/>
        <w:rPr>
          <w:rFonts w:hint="eastAsia"/>
          <w:noProof/>
        </w:rPr>
      </w:pPr>
      <w:r w:rsidRPr="00A46464">
        <w:rPr>
          <w:rFonts w:hint="eastAsia"/>
          <w:noProof/>
        </w:rPr>
        <w:t xml:space="preserve">Wikipedia. (2015). </w:t>
      </w:r>
      <w:r w:rsidRPr="00A46464">
        <w:rPr>
          <w:rFonts w:hint="eastAsia"/>
          <w:noProof/>
        </w:rPr>
        <w:t>華語流行音樂</w:t>
      </w:r>
      <w:r w:rsidRPr="00A46464">
        <w:rPr>
          <w:rFonts w:hint="eastAsia"/>
          <w:noProof/>
        </w:rPr>
        <w:t xml:space="preserve">. from </w:t>
      </w:r>
      <w:hyperlink r:id="rId18" w:history="1">
        <w:r w:rsidRPr="00A46464">
          <w:rPr>
            <w:rStyle w:val="af6"/>
            <w:rFonts w:asciiTheme="minorHAnsi" w:hAnsiTheme="minorHAnsi"/>
            <w:noProof/>
          </w:rPr>
          <w:t>http://zh.wikipedia.org/wiki/</w:t>
        </w:r>
      </w:hyperlink>
    </w:p>
    <w:p w14:paraId="62BA335F" w14:textId="50597FD3" w:rsidR="00A46464" w:rsidRPr="00A46464" w:rsidRDefault="00A46464" w:rsidP="00A46464">
      <w:pPr>
        <w:pStyle w:val="EndNoteBibliography"/>
        <w:ind w:left="720" w:hanging="720"/>
        <w:rPr>
          <w:rFonts w:hint="eastAsia"/>
          <w:noProof/>
        </w:rPr>
      </w:pPr>
      <w:r w:rsidRPr="00A46464">
        <w:rPr>
          <w:rFonts w:hint="eastAsia"/>
          <w:noProof/>
        </w:rPr>
        <w:t xml:space="preserve">WIRED. (2003). </w:t>
      </w:r>
      <w:r w:rsidRPr="00A46464">
        <w:rPr>
          <w:rFonts w:hint="eastAsia"/>
          <w:noProof/>
        </w:rPr>
        <w:t>【</w:t>
      </w:r>
      <w:r w:rsidRPr="00A46464">
        <w:rPr>
          <w:rFonts w:hint="eastAsia"/>
          <w:noProof/>
        </w:rPr>
        <w:t>WIRED</w:t>
      </w:r>
      <w:r w:rsidRPr="00A46464">
        <w:rPr>
          <w:rFonts w:hint="eastAsia"/>
          <w:noProof/>
        </w:rPr>
        <w:t>特刊】</w:t>
      </w:r>
      <w:r w:rsidRPr="00A46464">
        <w:rPr>
          <w:rFonts w:hint="eastAsia"/>
          <w:noProof/>
        </w:rPr>
        <w:t>Wal-Mart</w:t>
      </w:r>
      <w:r w:rsidRPr="00A46464">
        <w:rPr>
          <w:rFonts w:hint="eastAsia"/>
          <w:noProof/>
        </w:rPr>
        <w:t>轉型科技企業的關鍵報告：看它用</w:t>
      </w:r>
      <w:r w:rsidRPr="00A46464">
        <w:rPr>
          <w:rFonts w:hint="eastAsia"/>
          <w:noProof/>
        </w:rPr>
        <w:t>Big Data</w:t>
      </w:r>
      <w:r w:rsidRPr="00A46464">
        <w:rPr>
          <w:rFonts w:hint="eastAsia"/>
          <w:noProof/>
        </w:rPr>
        <w:t>算出你的「消費基因」！</w:t>
      </w:r>
      <w:r w:rsidRPr="00A46464">
        <w:rPr>
          <w:rFonts w:hint="eastAsia"/>
          <w:noProof/>
        </w:rPr>
        <w:t xml:space="preserve">. from </w:t>
      </w:r>
      <w:hyperlink r:id="rId19" w:history="1">
        <w:r w:rsidRPr="00A46464">
          <w:rPr>
            <w:rStyle w:val="af6"/>
            <w:rFonts w:asciiTheme="minorHAnsi" w:hAnsiTheme="minorHAnsi"/>
            <w:noProof/>
          </w:rPr>
          <w:t>http://www.wired.tw/posts/bdma_2_4_walmart_social_genome</w:t>
        </w:r>
      </w:hyperlink>
    </w:p>
    <w:p w14:paraId="6A18D1B1" w14:textId="0CDF0472" w:rsidR="001F3C78" w:rsidRPr="0044340C" w:rsidRDefault="0029589F">
      <w:pPr>
        <w:rPr>
          <w:rFonts w:ascii="Times New Roman" w:hAnsi="Times New Roman" w:cs="Times New Roman"/>
          <w:color w:val="545454"/>
          <w:sz w:val="18"/>
          <w:szCs w:val="18"/>
          <w:shd w:val="clear" w:color="auto" w:fill="FFFFFF"/>
        </w:rPr>
      </w:pPr>
      <w:r>
        <w:rPr>
          <w:rFonts w:ascii="Times New Roman" w:hAnsi="Times New Roman" w:cs="Times New Roman"/>
          <w:color w:val="545454"/>
          <w:sz w:val="18"/>
          <w:szCs w:val="18"/>
          <w:shd w:val="clear" w:color="auto" w:fill="FFFFFF"/>
        </w:rPr>
        <w:fldChar w:fldCharType="end"/>
      </w:r>
    </w:p>
    <w:sectPr w:rsidR="001F3C78" w:rsidRPr="0044340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A41155" w14:textId="77777777" w:rsidR="00330811" w:rsidRDefault="00330811" w:rsidP="002164DD">
      <w:r>
        <w:separator/>
      </w:r>
    </w:p>
  </w:endnote>
  <w:endnote w:type="continuationSeparator" w:id="0">
    <w:p w14:paraId="67027370" w14:textId="77777777" w:rsidR="00330811" w:rsidRDefault="00330811" w:rsidP="00216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新細明體">
    <w:panose1 w:val="02020500000000000000"/>
    <w:charset w:val="51"/>
    <w:family w:val="auto"/>
    <w:pitch w:val="variable"/>
    <w:sig w:usb0="A00002FF" w:usb1="28CFFCFA" w:usb2="00000016" w:usb3="00000000" w:csb0="00100001" w:csb1="00000000"/>
  </w:font>
  <w:font w:name="SimHei">
    <w:altName w:val="黑体"/>
    <w:charset w:val="88"/>
    <w:family w:val="auto"/>
    <w:pitch w:val="variable"/>
    <w:sig w:usb0="800002BF" w:usb1="38CF7CFA" w:usb2="00000016" w:usb3="00000000" w:csb0="00140001" w:csb1="00000000"/>
  </w:font>
  <w:font w:name="SimSun">
    <w:altName w:val="宋体"/>
    <w:charset w:val="86"/>
    <w:family w:val="auto"/>
    <w:pitch w:val="variable"/>
    <w:sig w:usb0="00000003" w:usb1="288F0000" w:usb2="00000016" w:usb3="00000000" w:csb0="00040001" w:csb1="00000000"/>
  </w:font>
  <w:font w:name="FangSong_GB2312">
    <w:altName w:val="ＭＳ 明朝"/>
    <w:charset w:val="86"/>
    <w:family w:val="modern"/>
    <w:pitch w:val="fixed"/>
    <w:sig w:usb0="800002BF" w:usb1="38CF7CFA" w:usb2="00000016" w:usb3="00000000" w:csb0="00040001" w:csb1="00000000"/>
  </w:font>
  <w:font w:name="KaiTi_GB2312">
    <w:altName w:val="ＭＳ 明朝"/>
    <w:charset w:val="86"/>
    <w:family w:val="modern"/>
    <w:pitch w:val="fixed"/>
    <w:sig w:usb0="800002BF" w:usb1="38CF7CFA"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標楷體">
    <w:panose1 w:val="03000500010101010101"/>
    <w:charset w:val="51"/>
    <w:family w:val="auto"/>
    <w:pitch w:val="variable"/>
    <w:sig w:usb0="80000001" w:usb1="28091800" w:usb2="00000016" w:usb3="00000000" w:csb0="00100000" w:csb1="00000000"/>
  </w:font>
  <w:font w:name="Arial">
    <w:panose1 w:val="020B0604020202020204"/>
    <w:charset w:val="00"/>
    <w:family w:val="auto"/>
    <w:pitch w:val="variable"/>
    <w:sig w:usb0="E0002AFF" w:usb1="C0007843" w:usb2="00000009" w:usb3="00000000" w:csb0="000001FF" w:csb1="00000000"/>
  </w:font>
  <w:font w:name="細明體">
    <w:panose1 w:val="02020509000000000000"/>
    <w:charset w:val="51"/>
    <w:family w:val="auto"/>
    <w:pitch w:val="variable"/>
    <w:sig w:usb0="A00002FF" w:usb1="28CFFCFA" w:usb2="00000016" w:usb3="00000000" w:csb0="00100001" w:csb1="00000000"/>
  </w:font>
  <w:font w:name="微軟正黑體">
    <w:panose1 w:val="020B0604030504040204"/>
    <w:charset w:val="51"/>
    <w:family w:val="auto"/>
    <w:pitch w:val="variable"/>
    <w:sig w:usb0="00000087" w:usb1="288F4000" w:usb2="00000016" w:usb3="00000000" w:csb0="00100009" w:csb1="00000000"/>
  </w:font>
  <w:font w:name="Songti TC Regular">
    <w:panose1 w:val="02010600040101010101"/>
    <w:charset w:val="51"/>
    <w:family w:val="auto"/>
    <w:pitch w:val="variable"/>
    <w:sig w:usb0="00000287" w:usb1="080F0000" w:usb2="00000010" w:usb3="00000000" w:csb0="0014009F" w:csb1="00000000"/>
  </w:font>
  <w:font w:name="YouYuan">
    <w:altName w:val="Arial Unicode MS"/>
    <w:charset w:val="86"/>
    <w:family w:val="modern"/>
    <w:pitch w:val="fixed"/>
    <w:sig w:usb0="00000000" w:usb1="080E0000" w:usb2="00000010" w:usb3="00000000" w:csb0="00040000" w:csb1="00000000"/>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D1621F" w14:textId="77777777" w:rsidR="00330811" w:rsidRDefault="00330811" w:rsidP="002164DD">
      <w:r>
        <w:separator/>
      </w:r>
    </w:p>
  </w:footnote>
  <w:footnote w:type="continuationSeparator" w:id="0">
    <w:p w14:paraId="7B3EF282" w14:textId="77777777" w:rsidR="00330811" w:rsidRDefault="00330811" w:rsidP="002164DD">
      <w:r>
        <w:continuationSeparator/>
      </w:r>
    </w:p>
  </w:footnote>
  <w:footnote w:id="1">
    <w:p w14:paraId="0AB8D3BB" w14:textId="77777777" w:rsidR="00330811" w:rsidRPr="002A137D" w:rsidRDefault="00330811" w:rsidP="002164DD">
      <w:pPr>
        <w:pStyle w:val="a3"/>
        <w:rPr>
          <w:rStyle w:val="apple-style-span"/>
        </w:rPr>
      </w:pPr>
      <w:r>
        <w:rPr>
          <w:rStyle w:val="a6"/>
        </w:rPr>
        <w:footnoteRef/>
      </w:r>
      <w:r>
        <w:t xml:space="preserve"> </w:t>
      </w:r>
      <w:r>
        <w:rPr>
          <w:rFonts w:eastAsia="新細明體" w:hint="eastAsia"/>
          <w:sz w:val="15"/>
        </w:rPr>
        <w:t>基金專案：</w:t>
      </w:r>
      <w:r w:rsidRPr="002D778C">
        <w:rPr>
          <w:rFonts w:hint="eastAsia"/>
          <w:color w:val="000000" w:themeColor="text1"/>
          <w:sz w:val="15"/>
          <w:szCs w:val="15"/>
          <w:shd w:val="clear" w:color="auto" w:fill="FFFFFF"/>
        </w:rPr>
        <w:t>科技部專題研究計畫案，</w:t>
      </w:r>
      <w:r w:rsidRPr="002D778C">
        <w:rPr>
          <w:rFonts w:cs="Arial" w:hint="eastAsia"/>
          <w:color w:val="000000" w:themeColor="text1"/>
          <w:sz w:val="15"/>
          <w:szCs w:val="15"/>
          <w:shd w:val="clear" w:color="auto" w:fill="FFFFFF"/>
        </w:rPr>
        <w:t>編號</w:t>
      </w:r>
      <w:r w:rsidRPr="002D778C">
        <w:rPr>
          <w:rFonts w:ascii="Calibri" w:hAnsi="Calibri" w:cs="Arial"/>
          <w:color w:val="000000" w:themeColor="text1"/>
          <w:sz w:val="15"/>
          <w:szCs w:val="15"/>
          <w:shd w:val="clear" w:color="auto" w:fill="FFFFFF"/>
        </w:rPr>
        <w:t>MOST-103-2410-H-158-010, </w:t>
      </w:r>
      <w:r w:rsidRPr="002D778C">
        <w:rPr>
          <w:rFonts w:hint="eastAsia"/>
          <w:color w:val="000000" w:themeColor="text1"/>
          <w:sz w:val="15"/>
          <w:szCs w:val="15"/>
          <w:shd w:val="clear" w:color="auto" w:fill="FFFFFF"/>
        </w:rPr>
        <w:t>實踐大學專題研究計畫案，</w:t>
      </w:r>
      <w:r w:rsidRPr="002D778C">
        <w:rPr>
          <w:rFonts w:cs="Arial" w:hint="eastAsia"/>
          <w:color w:val="000000" w:themeColor="text1"/>
          <w:sz w:val="15"/>
          <w:szCs w:val="15"/>
          <w:shd w:val="clear" w:color="auto" w:fill="FFFFFF"/>
        </w:rPr>
        <w:t>編號</w:t>
      </w:r>
      <w:r w:rsidRPr="002D778C">
        <w:rPr>
          <w:rFonts w:ascii="Calibri" w:hAnsi="Calibri" w:cs="Arial"/>
          <w:color w:val="000000" w:themeColor="text1"/>
          <w:sz w:val="15"/>
          <w:szCs w:val="15"/>
          <w:shd w:val="clear" w:color="auto" w:fill="FFFFFF"/>
        </w:rPr>
        <w:t>USC 103-05-04002</w:t>
      </w:r>
    </w:p>
    <w:p w14:paraId="6F9F5D09" w14:textId="77777777" w:rsidR="00330811" w:rsidRDefault="00330811" w:rsidP="002164DD">
      <w:pPr>
        <w:pStyle w:val="a4"/>
        <w:ind w:firstLineChars="100" w:firstLine="150"/>
      </w:pPr>
      <w:r>
        <w:rPr>
          <w:rFonts w:eastAsia="新細明體" w:hint="eastAsia"/>
          <w:sz w:val="15"/>
        </w:rPr>
        <w:t>通信作者：廖偉帆，實踐大學資訊科技與管理學系，研究生</w:t>
      </w:r>
      <w:r w:rsidRPr="00B967B4">
        <w:rPr>
          <w:rFonts w:eastAsia="新細明體" w:hint="eastAsia"/>
          <w:sz w:val="15"/>
        </w:rPr>
        <w:t>，</w:t>
      </w:r>
      <w:r w:rsidRPr="00B967B4">
        <w:rPr>
          <w:rFonts w:eastAsia="新細明體"/>
          <w:sz w:val="15"/>
        </w:rPr>
        <w:t>e-mail</w:t>
      </w:r>
      <w:r w:rsidRPr="00B967B4">
        <w:rPr>
          <w:rFonts w:eastAsia="新細明體" w:hint="eastAsia"/>
          <w:sz w:val="15"/>
        </w:rPr>
        <w:t>：</w:t>
      </w:r>
      <w:r w:rsidRPr="005D0DA8">
        <w:rPr>
          <w:rFonts w:ascii="Arial" w:hAnsi="Arial" w:cs="Arial"/>
          <w:color w:val="555555"/>
          <w:sz w:val="15"/>
          <w:szCs w:val="15"/>
          <w:shd w:val="clear" w:color="auto" w:fill="FFFFFF"/>
        </w:rPr>
        <w:t>p988744@gmail.com</w:t>
      </w:r>
      <w:r w:rsidRPr="00B967B4">
        <w:rPr>
          <w:rFonts w:eastAsia="新細明體" w:hint="eastAsia"/>
          <w:sz w:val="15"/>
        </w:rPr>
        <w:t>。</w:t>
      </w:r>
    </w:p>
    <w:p w14:paraId="4FC113A3" w14:textId="77777777" w:rsidR="00330811" w:rsidRPr="002A137D" w:rsidRDefault="00330811" w:rsidP="002164DD">
      <w:pPr>
        <w:pStyle w:val="a5"/>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EDA96EE"/>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8F3748"/>
    <w:multiLevelType w:val="hybridMultilevel"/>
    <w:tmpl w:val="29783130"/>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26147F93"/>
    <w:multiLevelType w:val="hybridMultilevel"/>
    <w:tmpl w:val="F4F63FB6"/>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27F80FEA"/>
    <w:multiLevelType w:val="hybridMultilevel"/>
    <w:tmpl w:val="91060120"/>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290B51A9"/>
    <w:multiLevelType w:val="hybridMultilevel"/>
    <w:tmpl w:val="B72EDD56"/>
    <w:lvl w:ilvl="0" w:tplc="61BA738E">
      <w:start w:val="1"/>
      <w:numFmt w:val="decimal"/>
      <w:lvlText w:val="[%1]"/>
      <w:lvlJc w:val="left"/>
      <w:pPr>
        <w:tabs>
          <w:tab w:val="num" w:pos="301"/>
        </w:tabs>
        <w:ind w:left="301" w:hanging="301"/>
      </w:pPr>
      <w:rPr>
        <w:rFonts w:hint="eastAsia"/>
        <w:sz w:val="15"/>
        <w:szCs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nsid w:val="34C6590A"/>
    <w:multiLevelType w:val="hybridMultilevel"/>
    <w:tmpl w:val="47A055E2"/>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nsid w:val="35E85205"/>
    <w:multiLevelType w:val="hybridMultilevel"/>
    <w:tmpl w:val="7FBE144A"/>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7">
    <w:nsid w:val="37C66B04"/>
    <w:multiLevelType w:val="hybridMultilevel"/>
    <w:tmpl w:val="9FBA4118"/>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nsid w:val="3F683AF5"/>
    <w:multiLevelType w:val="hybridMultilevel"/>
    <w:tmpl w:val="22709CD0"/>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nsid w:val="48924085"/>
    <w:multiLevelType w:val="hybridMultilevel"/>
    <w:tmpl w:val="F0F6A90E"/>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0">
    <w:nsid w:val="4C3D02B7"/>
    <w:multiLevelType w:val="hybridMultilevel"/>
    <w:tmpl w:val="93468496"/>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1">
    <w:nsid w:val="502A1429"/>
    <w:multiLevelType w:val="hybridMultilevel"/>
    <w:tmpl w:val="2CBC830C"/>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2">
    <w:nsid w:val="61166434"/>
    <w:multiLevelType w:val="hybridMultilevel"/>
    <w:tmpl w:val="B1405E3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nsid w:val="7999435B"/>
    <w:multiLevelType w:val="hybridMultilevel"/>
    <w:tmpl w:val="7A881B4A"/>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4"/>
  </w:num>
  <w:num w:numId="2">
    <w:abstractNumId w:val="13"/>
  </w:num>
  <w:num w:numId="3">
    <w:abstractNumId w:val="5"/>
  </w:num>
  <w:num w:numId="4">
    <w:abstractNumId w:val="1"/>
  </w:num>
  <w:num w:numId="5">
    <w:abstractNumId w:val="2"/>
  </w:num>
  <w:num w:numId="6">
    <w:abstractNumId w:val="8"/>
  </w:num>
  <w:num w:numId="7">
    <w:abstractNumId w:val="3"/>
  </w:num>
  <w:num w:numId="8">
    <w:abstractNumId w:val="7"/>
  </w:num>
  <w:num w:numId="9">
    <w:abstractNumId w:val="11"/>
  </w:num>
  <w:num w:numId="10">
    <w:abstractNumId w:val="6"/>
  </w:num>
  <w:num w:numId="11">
    <w:abstractNumId w:val="10"/>
  </w:num>
  <w:num w:numId="12">
    <w:abstractNumId w:val="9"/>
  </w:num>
  <w:num w:numId="13">
    <w:abstractNumId w:val="1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activeWritingStyle w:appName="MSWord" w:lang="en-US" w:vendorID="64" w:dllVersion="131078" w:nlCheck="1" w:checkStyle="0"/>
  <w:activeWritingStyle w:appName="MSWord" w:lang="zh-TW" w:vendorID="64" w:dllVersion="131077" w:nlCheck="1" w:checkStyle="1"/>
  <w:proofState w:spelling="clean" w:grammar="clean"/>
  <w:defaultTabStop w:val="480"/>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srvf5aawr20peptwuxra5ct0ewexrpr52z&quot;&gt;論文&lt;record-ids&gt;&lt;item&gt;10&lt;/item&gt;&lt;item&gt;11&lt;/item&gt;&lt;item&gt;14&lt;/item&gt;&lt;item&gt;16&lt;/item&gt;&lt;item&gt;17&lt;/item&gt;&lt;item&gt;18&lt;/item&gt;&lt;item&gt;21&lt;/item&gt;&lt;item&gt;24&lt;/item&gt;&lt;item&gt;26&lt;/item&gt;&lt;item&gt;28&lt;/item&gt;&lt;/record-ids&gt;&lt;/item&gt;&lt;/Libraries&gt;"/>
  </w:docVars>
  <w:rsids>
    <w:rsidRoot w:val="006C57C7"/>
    <w:rsid w:val="0005604A"/>
    <w:rsid w:val="0007253B"/>
    <w:rsid w:val="000A2443"/>
    <w:rsid w:val="000B3131"/>
    <w:rsid w:val="00122C87"/>
    <w:rsid w:val="00125400"/>
    <w:rsid w:val="001312A1"/>
    <w:rsid w:val="00135A14"/>
    <w:rsid w:val="001465B6"/>
    <w:rsid w:val="001605D4"/>
    <w:rsid w:val="001621BE"/>
    <w:rsid w:val="00187640"/>
    <w:rsid w:val="001F3C78"/>
    <w:rsid w:val="001F43E5"/>
    <w:rsid w:val="00204366"/>
    <w:rsid w:val="00211598"/>
    <w:rsid w:val="002164DD"/>
    <w:rsid w:val="00224327"/>
    <w:rsid w:val="00225195"/>
    <w:rsid w:val="002261B2"/>
    <w:rsid w:val="0024178F"/>
    <w:rsid w:val="0028365A"/>
    <w:rsid w:val="0029589F"/>
    <w:rsid w:val="002B3A07"/>
    <w:rsid w:val="002C5B37"/>
    <w:rsid w:val="002C6D64"/>
    <w:rsid w:val="002D4D00"/>
    <w:rsid w:val="002D778C"/>
    <w:rsid w:val="002F4D87"/>
    <w:rsid w:val="003106FB"/>
    <w:rsid w:val="00312782"/>
    <w:rsid w:val="003164A2"/>
    <w:rsid w:val="00330811"/>
    <w:rsid w:val="003355E9"/>
    <w:rsid w:val="003F13C1"/>
    <w:rsid w:val="003F3E3B"/>
    <w:rsid w:val="003F5A17"/>
    <w:rsid w:val="004062C2"/>
    <w:rsid w:val="00411D42"/>
    <w:rsid w:val="00422357"/>
    <w:rsid w:val="00422C13"/>
    <w:rsid w:val="00434E22"/>
    <w:rsid w:val="00437D99"/>
    <w:rsid w:val="0044306C"/>
    <w:rsid w:val="0044340C"/>
    <w:rsid w:val="00451399"/>
    <w:rsid w:val="00460AA8"/>
    <w:rsid w:val="00482053"/>
    <w:rsid w:val="00497AED"/>
    <w:rsid w:val="004C5ADB"/>
    <w:rsid w:val="00506896"/>
    <w:rsid w:val="00507FB7"/>
    <w:rsid w:val="00520DC1"/>
    <w:rsid w:val="00535E3A"/>
    <w:rsid w:val="0054075A"/>
    <w:rsid w:val="00546229"/>
    <w:rsid w:val="005876E8"/>
    <w:rsid w:val="005A38E8"/>
    <w:rsid w:val="005A3C1A"/>
    <w:rsid w:val="005C31DD"/>
    <w:rsid w:val="005D0DA8"/>
    <w:rsid w:val="005F6E25"/>
    <w:rsid w:val="00615C7E"/>
    <w:rsid w:val="00622789"/>
    <w:rsid w:val="006276D6"/>
    <w:rsid w:val="0063013B"/>
    <w:rsid w:val="006906F9"/>
    <w:rsid w:val="006958C5"/>
    <w:rsid w:val="006A4D08"/>
    <w:rsid w:val="006C57C7"/>
    <w:rsid w:val="0075371A"/>
    <w:rsid w:val="00780F03"/>
    <w:rsid w:val="00783B86"/>
    <w:rsid w:val="007846B6"/>
    <w:rsid w:val="00793CF7"/>
    <w:rsid w:val="00795E58"/>
    <w:rsid w:val="007B1194"/>
    <w:rsid w:val="007E3A17"/>
    <w:rsid w:val="007F6A98"/>
    <w:rsid w:val="00815AD1"/>
    <w:rsid w:val="00826D97"/>
    <w:rsid w:val="0083215B"/>
    <w:rsid w:val="00842489"/>
    <w:rsid w:val="008C7C91"/>
    <w:rsid w:val="008D1631"/>
    <w:rsid w:val="008D358F"/>
    <w:rsid w:val="008D6C87"/>
    <w:rsid w:val="008F371B"/>
    <w:rsid w:val="00900125"/>
    <w:rsid w:val="00934FA6"/>
    <w:rsid w:val="0097079C"/>
    <w:rsid w:val="00984940"/>
    <w:rsid w:val="00985BF9"/>
    <w:rsid w:val="009A2EC6"/>
    <w:rsid w:val="009B659C"/>
    <w:rsid w:val="009D64E1"/>
    <w:rsid w:val="00A11915"/>
    <w:rsid w:val="00A1261E"/>
    <w:rsid w:val="00A1704D"/>
    <w:rsid w:val="00A25FC3"/>
    <w:rsid w:val="00A336FD"/>
    <w:rsid w:val="00A46464"/>
    <w:rsid w:val="00A53E7E"/>
    <w:rsid w:val="00A82108"/>
    <w:rsid w:val="00A96FD9"/>
    <w:rsid w:val="00AD086D"/>
    <w:rsid w:val="00B31B60"/>
    <w:rsid w:val="00B70393"/>
    <w:rsid w:val="00BC16E2"/>
    <w:rsid w:val="00BC5977"/>
    <w:rsid w:val="00BC6673"/>
    <w:rsid w:val="00BD1E4D"/>
    <w:rsid w:val="00BE2869"/>
    <w:rsid w:val="00C16FC7"/>
    <w:rsid w:val="00C603DB"/>
    <w:rsid w:val="00C6747F"/>
    <w:rsid w:val="00C9171A"/>
    <w:rsid w:val="00CA35A1"/>
    <w:rsid w:val="00CC57B5"/>
    <w:rsid w:val="00CD438B"/>
    <w:rsid w:val="00CD743C"/>
    <w:rsid w:val="00CF7E6D"/>
    <w:rsid w:val="00D02D58"/>
    <w:rsid w:val="00D10964"/>
    <w:rsid w:val="00D314BA"/>
    <w:rsid w:val="00D52598"/>
    <w:rsid w:val="00D879DA"/>
    <w:rsid w:val="00DA73DE"/>
    <w:rsid w:val="00DB0A0E"/>
    <w:rsid w:val="00DD308F"/>
    <w:rsid w:val="00DD3C31"/>
    <w:rsid w:val="00DF279F"/>
    <w:rsid w:val="00E07563"/>
    <w:rsid w:val="00E14101"/>
    <w:rsid w:val="00E15102"/>
    <w:rsid w:val="00E24097"/>
    <w:rsid w:val="00E24A45"/>
    <w:rsid w:val="00E25009"/>
    <w:rsid w:val="00E43274"/>
    <w:rsid w:val="00E44C65"/>
    <w:rsid w:val="00E57FD4"/>
    <w:rsid w:val="00E6219F"/>
    <w:rsid w:val="00EA1928"/>
    <w:rsid w:val="00EA59EE"/>
    <w:rsid w:val="00EC36F2"/>
    <w:rsid w:val="00F11C95"/>
    <w:rsid w:val="00F421A5"/>
    <w:rsid w:val="00F511A6"/>
    <w:rsid w:val="00F51C28"/>
    <w:rsid w:val="00F559E1"/>
    <w:rsid w:val="00F97304"/>
    <w:rsid w:val="00FC7B04"/>
    <w:rsid w:val="00FD25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EDCD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annotation subject" w:uiPriority="0"/>
    <w:lsdException w:name="No List" w:uiPriority="0"/>
    <w:lsdException w:name="Table Classic 1"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64DD"/>
    <w:pPr>
      <w:widowControl w:val="0"/>
    </w:pPr>
  </w:style>
  <w:style w:type="paragraph" w:styleId="1">
    <w:name w:val="heading 1"/>
    <w:aliases w:val="标题 1（中文标题）"/>
    <w:basedOn w:val="a"/>
    <w:next w:val="a"/>
    <w:link w:val="1Char"/>
    <w:qFormat/>
    <w:rsid w:val="008D6C87"/>
    <w:pPr>
      <w:keepNext/>
      <w:adjustRightInd w:val="0"/>
      <w:snapToGrid w:val="0"/>
      <w:spacing w:beforeLines="180" w:before="541" w:line="301" w:lineRule="atLeast"/>
      <w:jc w:val="center"/>
      <w:outlineLvl w:val="0"/>
    </w:pPr>
    <w:rPr>
      <w:rFonts w:ascii="Times New Roman" w:eastAsia="SimHei" w:hAnsi="Times New Roman" w:cs="Times New Roman"/>
      <w:sz w:val="36"/>
      <w:szCs w:val="20"/>
      <w:lang w:eastAsia="zh-CN"/>
    </w:rPr>
  </w:style>
  <w:style w:type="paragraph" w:styleId="2">
    <w:name w:val="heading 2"/>
    <w:basedOn w:val="a"/>
    <w:next w:val="a"/>
    <w:link w:val="2Char"/>
    <w:qFormat/>
    <w:rsid w:val="008D6C87"/>
    <w:pPr>
      <w:keepNext/>
      <w:keepLines/>
      <w:adjustRightInd w:val="0"/>
      <w:spacing w:line="480" w:lineRule="auto"/>
      <w:jc w:val="both"/>
      <w:outlineLvl w:val="1"/>
    </w:pPr>
    <w:rPr>
      <w:rFonts w:ascii="SimHei" w:eastAsia="SimHei" w:hAnsi="Times New Roman" w:cs="Times New Roman"/>
      <w:szCs w:val="20"/>
      <w:lang w:eastAsia="zh-CN"/>
    </w:rPr>
  </w:style>
  <w:style w:type="paragraph" w:styleId="3">
    <w:name w:val="heading 3"/>
    <w:basedOn w:val="a"/>
    <w:next w:val="a"/>
    <w:link w:val="3Char"/>
    <w:qFormat/>
    <w:rsid w:val="008D6C87"/>
    <w:pPr>
      <w:keepNext/>
      <w:keepLines/>
      <w:adjustRightInd w:val="0"/>
      <w:snapToGrid w:val="0"/>
      <w:spacing w:line="301" w:lineRule="atLeast"/>
      <w:ind w:firstLine="425"/>
      <w:jc w:val="both"/>
      <w:outlineLvl w:val="2"/>
    </w:pPr>
    <w:rPr>
      <w:rFonts w:ascii="Times New Roman" w:eastAsia="SimHei" w:hAnsi="Times New Roman" w:cs="Times New Roman"/>
      <w:sz w:val="21"/>
      <w:szCs w:val="20"/>
      <w:lang w:eastAsia="zh-CN"/>
    </w:rPr>
  </w:style>
  <w:style w:type="paragraph" w:styleId="4">
    <w:name w:val="heading 4"/>
    <w:basedOn w:val="a"/>
    <w:next w:val="a"/>
    <w:link w:val="4Char"/>
    <w:qFormat/>
    <w:rsid w:val="008D6C87"/>
    <w:pPr>
      <w:keepNext/>
      <w:adjustRightInd w:val="0"/>
      <w:snapToGrid w:val="0"/>
      <w:spacing w:line="312" w:lineRule="atLeast"/>
      <w:ind w:firstLine="425"/>
      <w:jc w:val="center"/>
      <w:outlineLvl w:val="3"/>
    </w:pPr>
    <w:rPr>
      <w:rFonts w:ascii="Times New Roman" w:eastAsia="SimSun" w:hAnsi="Times New Roman" w:cs="Times New Roman"/>
      <w:i/>
      <w:sz w:val="21"/>
      <w:szCs w:val="20"/>
      <w:lang w:eastAsia="zh-CN"/>
    </w:rPr>
  </w:style>
  <w:style w:type="paragraph" w:styleId="5">
    <w:name w:val="heading 5"/>
    <w:basedOn w:val="a"/>
    <w:next w:val="a"/>
    <w:link w:val="5Char"/>
    <w:qFormat/>
    <w:rsid w:val="008D6C87"/>
    <w:pPr>
      <w:keepNext/>
      <w:topLinePunct/>
      <w:adjustRightInd w:val="0"/>
      <w:snapToGrid w:val="0"/>
      <w:spacing w:line="312" w:lineRule="atLeast"/>
      <w:jc w:val="center"/>
      <w:outlineLvl w:val="4"/>
    </w:pPr>
    <w:rPr>
      <w:rFonts w:ascii="Times New Roman" w:eastAsia="SimSun" w:hAnsi="Times New Roman" w:cs="Times New Roman"/>
      <w:i/>
      <w:sz w:val="21"/>
      <w:szCs w:val="20"/>
      <w:lang w:eastAsia="zh-CN"/>
    </w:rPr>
  </w:style>
  <w:style w:type="paragraph" w:styleId="6">
    <w:name w:val="heading 6"/>
    <w:basedOn w:val="a"/>
    <w:next w:val="a"/>
    <w:link w:val="6Char"/>
    <w:qFormat/>
    <w:rsid w:val="008D6C87"/>
    <w:pPr>
      <w:keepNext/>
      <w:jc w:val="center"/>
      <w:outlineLvl w:val="5"/>
    </w:pPr>
    <w:rPr>
      <w:rFonts w:ascii="Times New Roman" w:eastAsia="SimSun" w:hAnsi="Times New Roman" w:cs="Times New Roman"/>
      <w:i/>
      <w:sz w:val="13"/>
      <w:szCs w:val="20"/>
      <w:lang w:eastAsia="zh-CN"/>
    </w:rPr>
  </w:style>
  <w:style w:type="paragraph" w:styleId="7">
    <w:name w:val="heading 7"/>
    <w:basedOn w:val="a"/>
    <w:next w:val="a"/>
    <w:link w:val="7Char"/>
    <w:qFormat/>
    <w:rsid w:val="008D6C87"/>
    <w:pPr>
      <w:keepNext/>
      <w:jc w:val="center"/>
      <w:outlineLvl w:val="6"/>
    </w:pPr>
    <w:rPr>
      <w:rFonts w:ascii="Times New Roman" w:eastAsia="SimSun" w:hAnsi="Times New Roman" w:cs="Times New Roman"/>
      <w:b/>
      <w:i/>
      <w:sz w:val="15"/>
      <w:szCs w:val="20"/>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164DD"/>
    <w:pPr>
      <w:tabs>
        <w:tab w:val="center" w:pos="4153"/>
        <w:tab w:val="right" w:pos="8306"/>
      </w:tabs>
      <w:snapToGrid w:val="0"/>
    </w:pPr>
    <w:rPr>
      <w:sz w:val="20"/>
      <w:szCs w:val="20"/>
    </w:rPr>
  </w:style>
  <w:style w:type="character" w:customStyle="1" w:styleId="Char">
    <w:name w:val="頁首 Char"/>
    <w:basedOn w:val="a0"/>
    <w:link w:val="a3"/>
    <w:rsid w:val="002164DD"/>
    <w:rPr>
      <w:sz w:val="20"/>
      <w:szCs w:val="20"/>
    </w:rPr>
  </w:style>
  <w:style w:type="paragraph" w:styleId="a4">
    <w:name w:val="footer"/>
    <w:basedOn w:val="a"/>
    <w:link w:val="Char0"/>
    <w:unhideWhenUsed/>
    <w:rsid w:val="002164DD"/>
    <w:pPr>
      <w:tabs>
        <w:tab w:val="center" w:pos="4153"/>
        <w:tab w:val="right" w:pos="8306"/>
      </w:tabs>
      <w:snapToGrid w:val="0"/>
    </w:pPr>
    <w:rPr>
      <w:sz w:val="20"/>
      <w:szCs w:val="20"/>
    </w:rPr>
  </w:style>
  <w:style w:type="character" w:customStyle="1" w:styleId="Char0">
    <w:name w:val="頁尾 Char"/>
    <w:basedOn w:val="a0"/>
    <w:link w:val="a4"/>
    <w:rsid w:val="002164DD"/>
    <w:rPr>
      <w:sz w:val="20"/>
      <w:szCs w:val="20"/>
    </w:rPr>
  </w:style>
  <w:style w:type="character" w:customStyle="1" w:styleId="apple-style-span">
    <w:name w:val="apple-style-span"/>
    <w:basedOn w:val="a0"/>
    <w:rsid w:val="002164DD"/>
  </w:style>
  <w:style w:type="paragraph" w:styleId="a5">
    <w:name w:val="footnote text"/>
    <w:basedOn w:val="a"/>
    <w:link w:val="Char1"/>
    <w:semiHidden/>
    <w:unhideWhenUsed/>
    <w:rsid w:val="002164DD"/>
    <w:pPr>
      <w:snapToGrid w:val="0"/>
    </w:pPr>
    <w:rPr>
      <w:sz w:val="20"/>
      <w:szCs w:val="20"/>
    </w:rPr>
  </w:style>
  <w:style w:type="character" w:customStyle="1" w:styleId="Char1">
    <w:name w:val="註腳文字 Char"/>
    <w:basedOn w:val="a0"/>
    <w:link w:val="a5"/>
    <w:semiHidden/>
    <w:rsid w:val="002164DD"/>
    <w:rPr>
      <w:sz w:val="20"/>
      <w:szCs w:val="20"/>
    </w:rPr>
  </w:style>
  <w:style w:type="character" w:styleId="a6">
    <w:name w:val="footnote reference"/>
    <w:basedOn w:val="a0"/>
    <w:semiHidden/>
    <w:unhideWhenUsed/>
    <w:rsid w:val="002164DD"/>
    <w:rPr>
      <w:vertAlign w:val="superscript"/>
    </w:rPr>
  </w:style>
  <w:style w:type="character" w:customStyle="1" w:styleId="1Char">
    <w:name w:val="標題 1 Char"/>
    <w:aliases w:val="标题 1（中文标题） Char"/>
    <w:basedOn w:val="a0"/>
    <w:link w:val="1"/>
    <w:rsid w:val="008D6C87"/>
    <w:rPr>
      <w:rFonts w:ascii="Times New Roman" w:eastAsia="SimHei" w:hAnsi="Times New Roman" w:cs="Times New Roman"/>
      <w:sz w:val="36"/>
      <w:szCs w:val="20"/>
      <w:lang w:eastAsia="zh-CN"/>
    </w:rPr>
  </w:style>
  <w:style w:type="character" w:customStyle="1" w:styleId="2Char">
    <w:name w:val="標題 2 Char"/>
    <w:basedOn w:val="a0"/>
    <w:link w:val="2"/>
    <w:rsid w:val="008D6C87"/>
    <w:rPr>
      <w:rFonts w:ascii="SimHei" w:eastAsia="SimHei" w:hAnsi="Times New Roman" w:cs="Times New Roman"/>
      <w:szCs w:val="20"/>
      <w:lang w:eastAsia="zh-CN"/>
    </w:rPr>
  </w:style>
  <w:style w:type="character" w:customStyle="1" w:styleId="3Char">
    <w:name w:val="標題 3 Char"/>
    <w:basedOn w:val="a0"/>
    <w:link w:val="3"/>
    <w:rsid w:val="008D6C87"/>
    <w:rPr>
      <w:rFonts w:ascii="Times New Roman" w:eastAsia="SimHei" w:hAnsi="Times New Roman" w:cs="Times New Roman"/>
      <w:sz w:val="21"/>
      <w:szCs w:val="20"/>
      <w:lang w:eastAsia="zh-CN"/>
    </w:rPr>
  </w:style>
  <w:style w:type="character" w:customStyle="1" w:styleId="4Char">
    <w:name w:val="標題 4 Char"/>
    <w:basedOn w:val="a0"/>
    <w:link w:val="4"/>
    <w:rsid w:val="008D6C87"/>
    <w:rPr>
      <w:rFonts w:ascii="Times New Roman" w:eastAsia="SimSun" w:hAnsi="Times New Roman" w:cs="Times New Roman"/>
      <w:i/>
      <w:sz w:val="21"/>
      <w:szCs w:val="20"/>
      <w:lang w:eastAsia="zh-CN"/>
    </w:rPr>
  </w:style>
  <w:style w:type="character" w:customStyle="1" w:styleId="5Char">
    <w:name w:val="標題 5 Char"/>
    <w:basedOn w:val="a0"/>
    <w:link w:val="5"/>
    <w:rsid w:val="008D6C87"/>
    <w:rPr>
      <w:rFonts w:ascii="Times New Roman" w:eastAsia="SimSun" w:hAnsi="Times New Roman" w:cs="Times New Roman"/>
      <w:i/>
      <w:sz w:val="21"/>
      <w:szCs w:val="20"/>
      <w:lang w:eastAsia="zh-CN"/>
    </w:rPr>
  </w:style>
  <w:style w:type="character" w:customStyle="1" w:styleId="6Char">
    <w:name w:val="標題 6 Char"/>
    <w:basedOn w:val="a0"/>
    <w:link w:val="6"/>
    <w:rsid w:val="008D6C87"/>
    <w:rPr>
      <w:rFonts w:ascii="Times New Roman" w:eastAsia="SimSun" w:hAnsi="Times New Roman" w:cs="Times New Roman"/>
      <w:i/>
      <w:sz w:val="13"/>
      <w:szCs w:val="20"/>
      <w:lang w:eastAsia="zh-CN"/>
    </w:rPr>
  </w:style>
  <w:style w:type="character" w:customStyle="1" w:styleId="7Char">
    <w:name w:val="標題 7 Char"/>
    <w:basedOn w:val="a0"/>
    <w:link w:val="7"/>
    <w:rsid w:val="008D6C87"/>
    <w:rPr>
      <w:rFonts w:ascii="Times New Roman" w:eastAsia="SimSun" w:hAnsi="Times New Roman" w:cs="Times New Roman"/>
      <w:b/>
      <w:i/>
      <w:sz w:val="15"/>
      <w:szCs w:val="20"/>
      <w:lang w:eastAsia="zh-CN"/>
    </w:rPr>
  </w:style>
  <w:style w:type="paragraph" w:styleId="a7">
    <w:name w:val="Body Text"/>
    <w:basedOn w:val="a"/>
    <w:link w:val="Char2"/>
    <w:rsid w:val="008D6C87"/>
    <w:pPr>
      <w:jc w:val="both"/>
    </w:pPr>
    <w:rPr>
      <w:rFonts w:ascii="Times New Roman" w:eastAsia="SimSun" w:hAnsi="Times New Roman" w:cs="Times New Roman"/>
      <w:sz w:val="28"/>
      <w:szCs w:val="20"/>
      <w:lang w:eastAsia="zh-CN"/>
    </w:rPr>
  </w:style>
  <w:style w:type="character" w:customStyle="1" w:styleId="Char2">
    <w:name w:val="本文 Char"/>
    <w:basedOn w:val="a0"/>
    <w:link w:val="a7"/>
    <w:rsid w:val="008D6C87"/>
    <w:rPr>
      <w:rFonts w:ascii="Times New Roman" w:eastAsia="SimSun" w:hAnsi="Times New Roman" w:cs="Times New Roman"/>
      <w:sz w:val="28"/>
      <w:szCs w:val="20"/>
      <w:lang w:eastAsia="zh-CN"/>
    </w:rPr>
  </w:style>
  <w:style w:type="character" w:styleId="a8">
    <w:name w:val="page number"/>
    <w:basedOn w:val="a0"/>
    <w:rsid w:val="008D6C87"/>
  </w:style>
  <w:style w:type="paragraph" w:customStyle="1" w:styleId="a9">
    <w:name w:val="图"/>
    <w:basedOn w:val="a"/>
    <w:rsid w:val="008D6C87"/>
    <w:pPr>
      <w:adjustRightInd w:val="0"/>
      <w:snapToGrid w:val="0"/>
      <w:spacing w:before="157" w:line="313" w:lineRule="atLeast"/>
      <w:jc w:val="center"/>
    </w:pPr>
    <w:rPr>
      <w:rFonts w:ascii="SimSun" w:eastAsia="SimSun" w:hAnsi="Times New Roman" w:cs="Times New Roman"/>
      <w:sz w:val="18"/>
      <w:szCs w:val="20"/>
      <w:lang w:eastAsia="zh-CN"/>
    </w:rPr>
  </w:style>
  <w:style w:type="paragraph" w:customStyle="1" w:styleId="aa">
    <w:name w:val="图说"/>
    <w:basedOn w:val="a"/>
    <w:rsid w:val="008D6C87"/>
    <w:pPr>
      <w:adjustRightInd w:val="0"/>
      <w:spacing w:line="480" w:lineRule="auto"/>
      <w:jc w:val="center"/>
    </w:pPr>
    <w:rPr>
      <w:rFonts w:ascii="Times New Roman" w:eastAsia="SimSun" w:hAnsi="Times New Roman" w:cs="Times New Roman"/>
      <w:sz w:val="18"/>
      <w:szCs w:val="20"/>
      <w:lang w:eastAsia="zh-CN"/>
    </w:rPr>
  </w:style>
  <w:style w:type="paragraph" w:customStyle="1" w:styleId="ab">
    <w:name w:val="参考文献"/>
    <w:basedOn w:val="3"/>
    <w:rsid w:val="008D6C87"/>
    <w:pPr>
      <w:snapToGrid/>
      <w:spacing w:line="480" w:lineRule="auto"/>
      <w:ind w:firstLine="0"/>
      <w:jc w:val="center"/>
    </w:pPr>
  </w:style>
  <w:style w:type="paragraph" w:customStyle="1" w:styleId="ac">
    <w:name w:val="作者"/>
    <w:basedOn w:val="a"/>
    <w:rsid w:val="008D6C87"/>
    <w:pPr>
      <w:adjustRightInd w:val="0"/>
      <w:snapToGrid w:val="0"/>
      <w:spacing w:beforeLines="100" w:before="301" w:line="301" w:lineRule="atLeast"/>
      <w:jc w:val="center"/>
    </w:pPr>
    <w:rPr>
      <w:rFonts w:ascii="Times New Roman" w:eastAsia="SimHei" w:hAnsi="Times New Roman" w:cs="Times New Roman"/>
      <w:sz w:val="21"/>
      <w:szCs w:val="20"/>
      <w:lang w:eastAsia="zh-CN"/>
    </w:rPr>
  </w:style>
  <w:style w:type="paragraph" w:customStyle="1" w:styleId="ad">
    <w:name w:val="地址"/>
    <w:basedOn w:val="a"/>
    <w:rsid w:val="008D6C87"/>
    <w:pPr>
      <w:adjustRightInd w:val="0"/>
      <w:snapToGrid w:val="0"/>
      <w:spacing w:line="301" w:lineRule="atLeast"/>
      <w:jc w:val="center"/>
    </w:pPr>
    <w:rPr>
      <w:rFonts w:ascii="Times New Roman" w:eastAsia="FangSong_GB2312" w:hAnsi="Times New Roman" w:cs="Times New Roman"/>
      <w:sz w:val="21"/>
      <w:szCs w:val="20"/>
      <w:lang w:eastAsia="zh-CN"/>
    </w:rPr>
  </w:style>
  <w:style w:type="paragraph" w:customStyle="1" w:styleId="ae">
    <w:name w:val="表题"/>
    <w:basedOn w:val="3"/>
    <w:rsid w:val="008D6C87"/>
    <w:pPr>
      <w:spacing w:beforeLines="35" w:before="105" w:afterLines="15" w:after="45" w:line="270" w:lineRule="atLeast"/>
      <w:ind w:firstLine="0"/>
      <w:jc w:val="center"/>
    </w:pPr>
    <w:rPr>
      <w:rFonts w:eastAsia="KaiTi_GB2312"/>
      <w:sz w:val="18"/>
    </w:rPr>
  </w:style>
  <w:style w:type="paragraph" w:customStyle="1" w:styleId="af">
    <w:name w:val="公式"/>
    <w:basedOn w:val="a"/>
    <w:rsid w:val="008D6C87"/>
    <w:pPr>
      <w:tabs>
        <w:tab w:val="center" w:pos="2313"/>
        <w:tab w:val="right" w:pos="4606"/>
      </w:tabs>
      <w:adjustRightInd w:val="0"/>
      <w:snapToGrid w:val="0"/>
      <w:spacing w:before="60" w:after="60" w:line="301" w:lineRule="atLeast"/>
      <w:jc w:val="both"/>
    </w:pPr>
    <w:rPr>
      <w:rFonts w:ascii="Times New Roman" w:eastAsia="SimSun" w:hAnsi="Times New Roman" w:cs="Times New Roman"/>
      <w:sz w:val="21"/>
      <w:szCs w:val="20"/>
      <w:lang w:eastAsia="zh-CN"/>
    </w:rPr>
  </w:style>
  <w:style w:type="paragraph" w:styleId="af0">
    <w:name w:val="Plain Text"/>
    <w:basedOn w:val="a"/>
    <w:link w:val="Char3"/>
    <w:rsid w:val="008D6C87"/>
    <w:pPr>
      <w:jc w:val="both"/>
    </w:pPr>
    <w:rPr>
      <w:rFonts w:ascii="SimSun" w:eastAsia="SimSun" w:hAnsi="Courier New" w:cs="Times New Roman"/>
      <w:sz w:val="21"/>
      <w:szCs w:val="20"/>
      <w:lang w:eastAsia="zh-CN"/>
    </w:rPr>
  </w:style>
  <w:style w:type="character" w:customStyle="1" w:styleId="Char3">
    <w:name w:val="純文字 Char"/>
    <w:basedOn w:val="a0"/>
    <w:link w:val="af0"/>
    <w:rsid w:val="008D6C87"/>
    <w:rPr>
      <w:rFonts w:ascii="SimSun" w:eastAsia="SimSun" w:hAnsi="Courier New" w:cs="Times New Roman"/>
      <w:sz w:val="21"/>
      <w:szCs w:val="20"/>
      <w:lang w:eastAsia="zh-CN"/>
    </w:rPr>
  </w:style>
  <w:style w:type="paragraph" w:customStyle="1" w:styleId="10">
    <w:name w:val="标题1（英文标题）"/>
    <w:basedOn w:val="ac"/>
    <w:rsid w:val="008D6C87"/>
    <w:pPr>
      <w:spacing w:beforeLines="0" w:before="0"/>
    </w:pPr>
    <w:rPr>
      <w:sz w:val="18"/>
    </w:rPr>
  </w:style>
  <w:style w:type="paragraph" w:styleId="af1">
    <w:name w:val="Document Map"/>
    <w:basedOn w:val="a"/>
    <w:link w:val="Char4"/>
    <w:semiHidden/>
    <w:rsid w:val="008D6C87"/>
    <w:pPr>
      <w:shd w:val="clear" w:color="auto" w:fill="000080"/>
      <w:jc w:val="both"/>
    </w:pPr>
    <w:rPr>
      <w:rFonts w:ascii="Times New Roman" w:eastAsia="SimSun" w:hAnsi="Times New Roman" w:cs="Times New Roman"/>
      <w:sz w:val="21"/>
      <w:szCs w:val="20"/>
      <w:lang w:eastAsia="zh-CN"/>
    </w:rPr>
  </w:style>
  <w:style w:type="character" w:customStyle="1" w:styleId="Char4">
    <w:name w:val="文件引導模式 Char"/>
    <w:basedOn w:val="a0"/>
    <w:link w:val="af1"/>
    <w:semiHidden/>
    <w:rsid w:val="008D6C87"/>
    <w:rPr>
      <w:rFonts w:ascii="Times New Roman" w:eastAsia="SimSun" w:hAnsi="Times New Roman" w:cs="Times New Roman"/>
      <w:sz w:val="21"/>
      <w:szCs w:val="20"/>
      <w:shd w:val="clear" w:color="auto" w:fill="000080"/>
      <w:lang w:eastAsia="zh-CN"/>
    </w:rPr>
  </w:style>
  <w:style w:type="table" w:styleId="11">
    <w:name w:val="Table Classic 1"/>
    <w:basedOn w:val="a1"/>
    <w:rsid w:val="008D6C87"/>
    <w:pPr>
      <w:widowControl w:val="0"/>
      <w:jc w:val="both"/>
    </w:pPr>
    <w:rPr>
      <w:rFonts w:ascii="Times New Roman" w:eastAsia="SimSun" w:hAnsi="Times New Roman" w:cs="Times New Roman"/>
      <w:kern w:val="0"/>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af2">
    <w:name w:val="annotation reference"/>
    <w:semiHidden/>
    <w:rsid w:val="008D6C87"/>
    <w:rPr>
      <w:sz w:val="21"/>
      <w:szCs w:val="21"/>
    </w:rPr>
  </w:style>
  <w:style w:type="paragraph" w:styleId="af3">
    <w:name w:val="annotation text"/>
    <w:basedOn w:val="a"/>
    <w:link w:val="Char5"/>
    <w:semiHidden/>
    <w:rsid w:val="008D6C87"/>
    <w:rPr>
      <w:rFonts w:ascii="Times New Roman" w:eastAsia="SimSun" w:hAnsi="Times New Roman" w:cs="Times New Roman"/>
      <w:sz w:val="21"/>
      <w:szCs w:val="20"/>
      <w:lang w:eastAsia="zh-CN"/>
    </w:rPr>
  </w:style>
  <w:style w:type="character" w:customStyle="1" w:styleId="Char5">
    <w:name w:val="註解文字 Char"/>
    <w:basedOn w:val="a0"/>
    <w:link w:val="af3"/>
    <w:semiHidden/>
    <w:rsid w:val="008D6C87"/>
    <w:rPr>
      <w:rFonts w:ascii="Times New Roman" w:eastAsia="SimSun" w:hAnsi="Times New Roman" w:cs="Times New Roman"/>
      <w:sz w:val="21"/>
      <w:szCs w:val="20"/>
      <w:lang w:eastAsia="zh-CN"/>
    </w:rPr>
  </w:style>
  <w:style w:type="paragraph" w:styleId="af4">
    <w:name w:val="annotation subject"/>
    <w:basedOn w:val="af3"/>
    <w:next w:val="af3"/>
    <w:link w:val="Char6"/>
    <w:semiHidden/>
    <w:rsid w:val="008D6C87"/>
    <w:rPr>
      <w:b/>
      <w:bCs/>
    </w:rPr>
  </w:style>
  <w:style w:type="character" w:customStyle="1" w:styleId="Char6">
    <w:name w:val="註解主旨 Char"/>
    <w:basedOn w:val="Char5"/>
    <w:link w:val="af4"/>
    <w:semiHidden/>
    <w:rsid w:val="008D6C87"/>
    <w:rPr>
      <w:rFonts w:ascii="Times New Roman" w:eastAsia="SimSun" w:hAnsi="Times New Roman" w:cs="Times New Roman"/>
      <w:b/>
      <w:bCs/>
      <w:sz w:val="21"/>
      <w:szCs w:val="20"/>
      <w:lang w:eastAsia="zh-CN"/>
    </w:rPr>
  </w:style>
  <w:style w:type="paragraph" w:styleId="af5">
    <w:name w:val="Balloon Text"/>
    <w:basedOn w:val="a"/>
    <w:link w:val="Char7"/>
    <w:semiHidden/>
    <w:rsid w:val="008D6C87"/>
    <w:pPr>
      <w:jc w:val="both"/>
    </w:pPr>
    <w:rPr>
      <w:rFonts w:ascii="Times New Roman" w:eastAsia="SimSun" w:hAnsi="Times New Roman" w:cs="Times New Roman"/>
      <w:sz w:val="18"/>
      <w:szCs w:val="18"/>
      <w:lang w:eastAsia="zh-CN"/>
    </w:rPr>
  </w:style>
  <w:style w:type="character" w:customStyle="1" w:styleId="Char7">
    <w:name w:val="註解方塊文字 Char"/>
    <w:basedOn w:val="a0"/>
    <w:link w:val="af5"/>
    <w:semiHidden/>
    <w:rsid w:val="008D6C87"/>
    <w:rPr>
      <w:rFonts w:ascii="Times New Roman" w:eastAsia="SimSun" w:hAnsi="Times New Roman" w:cs="Times New Roman"/>
      <w:sz w:val="18"/>
      <w:szCs w:val="18"/>
      <w:lang w:eastAsia="zh-CN"/>
    </w:rPr>
  </w:style>
  <w:style w:type="character" w:styleId="af6">
    <w:name w:val="Hyperlink"/>
    <w:rsid w:val="008D6C87"/>
    <w:rPr>
      <w:color w:val="0000FF"/>
      <w:u w:val="single"/>
    </w:rPr>
  </w:style>
  <w:style w:type="paragraph" w:customStyle="1" w:styleId="EndNoteBibliographyTitle">
    <w:name w:val="EndNote Bibliography Title"/>
    <w:basedOn w:val="a"/>
    <w:rsid w:val="0029589F"/>
    <w:pPr>
      <w:jc w:val="center"/>
    </w:pPr>
    <w:rPr>
      <w:rFonts w:ascii="Calibri" w:hAnsi="Calibri"/>
    </w:rPr>
  </w:style>
  <w:style w:type="paragraph" w:customStyle="1" w:styleId="EndNoteBibliography">
    <w:name w:val="EndNote Bibliography"/>
    <w:basedOn w:val="a"/>
    <w:rsid w:val="0029589F"/>
    <w:rPr>
      <w:rFonts w:ascii="Calibri" w:hAnsi="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annotation subject" w:uiPriority="0"/>
    <w:lsdException w:name="No List" w:uiPriority="0"/>
    <w:lsdException w:name="Table Classic 1"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164DD"/>
    <w:pPr>
      <w:widowControl w:val="0"/>
    </w:pPr>
  </w:style>
  <w:style w:type="paragraph" w:styleId="1">
    <w:name w:val="heading 1"/>
    <w:aliases w:val="标题 1（中文标题）"/>
    <w:basedOn w:val="a"/>
    <w:next w:val="a"/>
    <w:link w:val="1Char"/>
    <w:qFormat/>
    <w:rsid w:val="008D6C87"/>
    <w:pPr>
      <w:keepNext/>
      <w:adjustRightInd w:val="0"/>
      <w:snapToGrid w:val="0"/>
      <w:spacing w:beforeLines="180" w:before="541" w:line="301" w:lineRule="atLeast"/>
      <w:jc w:val="center"/>
      <w:outlineLvl w:val="0"/>
    </w:pPr>
    <w:rPr>
      <w:rFonts w:ascii="Times New Roman" w:eastAsia="SimHei" w:hAnsi="Times New Roman" w:cs="Times New Roman"/>
      <w:sz w:val="36"/>
      <w:szCs w:val="20"/>
      <w:lang w:eastAsia="zh-CN"/>
    </w:rPr>
  </w:style>
  <w:style w:type="paragraph" w:styleId="2">
    <w:name w:val="heading 2"/>
    <w:basedOn w:val="a"/>
    <w:next w:val="a"/>
    <w:link w:val="2Char"/>
    <w:qFormat/>
    <w:rsid w:val="008D6C87"/>
    <w:pPr>
      <w:keepNext/>
      <w:keepLines/>
      <w:adjustRightInd w:val="0"/>
      <w:spacing w:line="480" w:lineRule="auto"/>
      <w:jc w:val="both"/>
      <w:outlineLvl w:val="1"/>
    </w:pPr>
    <w:rPr>
      <w:rFonts w:ascii="SimHei" w:eastAsia="SimHei" w:hAnsi="Times New Roman" w:cs="Times New Roman"/>
      <w:szCs w:val="20"/>
      <w:lang w:eastAsia="zh-CN"/>
    </w:rPr>
  </w:style>
  <w:style w:type="paragraph" w:styleId="3">
    <w:name w:val="heading 3"/>
    <w:basedOn w:val="a"/>
    <w:next w:val="a"/>
    <w:link w:val="3Char"/>
    <w:qFormat/>
    <w:rsid w:val="008D6C87"/>
    <w:pPr>
      <w:keepNext/>
      <w:keepLines/>
      <w:adjustRightInd w:val="0"/>
      <w:snapToGrid w:val="0"/>
      <w:spacing w:line="301" w:lineRule="atLeast"/>
      <w:ind w:firstLine="425"/>
      <w:jc w:val="both"/>
      <w:outlineLvl w:val="2"/>
    </w:pPr>
    <w:rPr>
      <w:rFonts w:ascii="Times New Roman" w:eastAsia="SimHei" w:hAnsi="Times New Roman" w:cs="Times New Roman"/>
      <w:sz w:val="21"/>
      <w:szCs w:val="20"/>
      <w:lang w:eastAsia="zh-CN"/>
    </w:rPr>
  </w:style>
  <w:style w:type="paragraph" w:styleId="4">
    <w:name w:val="heading 4"/>
    <w:basedOn w:val="a"/>
    <w:next w:val="a"/>
    <w:link w:val="4Char"/>
    <w:qFormat/>
    <w:rsid w:val="008D6C87"/>
    <w:pPr>
      <w:keepNext/>
      <w:adjustRightInd w:val="0"/>
      <w:snapToGrid w:val="0"/>
      <w:spacing w:line="312" w:lineRule="atLeast"/>
      <w:ind w:firstLine="425"/>
      <w:jc w:val="center"/>
      <w:outlineLvl w:val="3"/>
    </w:pPr>
    <w:rPr>
      <w:rFonts w:ascii="Times New Roman" w:eastAsia="SimSun" w:hAnsi="Times New Roman" w:cs="Times New Roman"/>
      <w:i/>
      <w:sz w:val="21"/>
      <w:szCs w:val="20"/>
      <w:lang w:eastAsia="zh-CN"/>
    </w:rPr>
  </w:style>
  <w:style w:type="paragraph" w:styleId="5">
    <w:name w:val="heading 5"/>
    <w:basedOn w:val="a"/>
    <w:next w:val="a"/>
    <w:link w:val="5Char"/>
    <w:qFormat/>
    <w:rsid w:val="008D6C87"/>
    <w:pPr>
      <w:keepNext/>
      <w:topLinePunct/>
      <w:adjustRightInd w:val="0"/>
      <w:snapToGrid w:val="0"/>
      <w:spacing w:line="312" w:lineRule="atLeast"/>
      <w:jc w:val="center"/>
      <w:outlineLvl w:val="4"/>
    </w:pPr>
    <w:rPr>
      <w:rFonts w:ascii="Times New Roman" w:eastAsia="SimSun" w:hAnsi="Times New Roman" w:cs="Times New Roman"/>
      <w:i/>
      <w:sz w:val="21"/>
      <w:szCs w:val="20"/>
      <w:lang w:eastAsia="zh-CN"/>
    </w:rPr>
  </w:style>
  <w:style w:type="paragraph" w:styleId="6">
    <w:name w:val="heading 6"/>
    <w:basedOn w:val="a"/>
    <w:next w:val="a"/>
    <w:link w:val="6Char"/>
    <w:qFormat/>
    <w:rsid w:val="008D6C87"/>
    <w:pPr>
      <w:keepNext/>
      <w:jc w:val="center"/>
      <w:outlineLvl w:val="5"/>
    </w:pPr>
    <w:rPr>
      <w:rFonts w:ascii="Times New Roman" w:eastAsia="SimSun" w:hAnsi="Times New Roman" w:cs="Times New Roman"/>
      <w:i/>
      <w:sz w:val="13"/>
      <w:szCs w:val="20"/>
      <w:lang w:eastAsia="zh-CN"/>
    </w:rPr>
  </w:style>
  <w:style w:type="paragraph" w:styleId="7">
    <w:name w:val="heading 7"/>
    <w:basedOn w:val="a"/>
    <w:next w:val="a"/>
    <w:link w:val="7Char"/>
    <w:qFormat/>
    <w:rsid w:val="008D6C87"/>
    <w:pPr>
      <w:keepNext/>
      <w:jc w:val="center"/>
      <w:outlineLvl w:val="6"/>
    </w:pPr>
    <w:rPr>
      <w:rFonts w:ascii="Times New Roman" w:eastAsia="SimSun" w:hAnsi="Times New Roman" w:cs="Times New Roman"/>
      <w:b/>
      <w:i/>
      <w:sz w:val="15"/>
      <w:szCs w:val="20"/>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2164DD"/>
    <w:pPr>
      <w:tabs>
        <w:tab w:val="center" w:pos="4153"/>
        <w:tab w:val="right" w:pos="8306"/>
      </w:tabs>
      <w:snapToGrid w:val="0"/>
    </w:pPr>
    <w:rPr>
      <w:sz w:val="20"/>
      <w:szCs w:val="20"/>
    </w:rPr>
  </w:style>
  <w:style w:type="character" w:customStyle="1" w:styleId="Char">
    <w:name w:val="頁首 Char"/>
    <w:basedOn w:val="a0"/>
    <w:link w:val="a3"/>
    <w:rsid w:val="002164DD"/>
    <w:rPr>
      <w:sz w:val="20"/>
      <w:szCs w:val="20"/>
    </w:rPr>
  </w:style>
  <w:style w:type="paragraph" w:styleId="a4">
    <w:name w:val="footer"/>
    <w:basedOn w:val="a"/>
    <w:link w:val="Char0"/>
    <w:unhideWhenUsed/>
    <w:rsid w:val="002164DD"/>
    <w:pPr>
      <w:tabs>
        <w:tab w:val="center" w:pos="4153"/>
        <w:tab w:val="right" w:pos="8306"/>
      </w:tabs>
      <w:snapToGrid w:val="0"/>
    </w:pPr>
    <w:rPr>
      <w:sz w:val="20"/>
      <w:szCs w:val="20"/>
    </w:rPr>
  </w:style>
  <w:style w:type="character" w:customStyle="1" w:styleId="Char0">
    <w:name w:val="頁尾 Char"/>
    <w:basedOn w:val="a0"/>
    <w:link w:val="a4"/>
    <w:rsid w:val="002164DD"/>
    <w:rPr>
      <w:sz w:val="20"/>
      <w:szCs w:val="20"/>
    </w:rPr>
  </w:style>
  <w:style w:type="character" w:customStyle="1" w:styleId="apple-style-span">
    <w:name w:val="apple-style-span"/>
    <w:basedOn w:val="a0"/>
    <w:rsid w:val="002164DD"/>
  </w:style>
  <w:style w:type="paragraph" w:styleId="a5">
    <w:name w:val="footnote text"/>
    <w:basedOn w:val="a"/>
    <w:link w:val="Char1"/>
    <w:semiHidden/>
    <w:unhideWhenUsed/>
    <w:rsid w:val="002164DD"/>
    <w:pPr>
      <w:snapToGrid w:val="0"/>
    </w:pPr>
    <w:rPr>
      <w:sz w:val="20"/>
      <w:szCs w:val="20"/>
    </w:rPr>
  </w:style>
  <w:style w:type="character" w:customStyle="1" w:styleId="Char1">
    <w:name w:val="註腳文字 Char"/>
    <w:basedOn w:val="a0"/>
    <w:link w:val="a5"/>
    <w:semiHidden/>
    <w:rsid w:val="002164DD"/>
    <w:rPr>
      <w:sz w:val="20"/>
      <w:szCs w:val="20"/>
    </w:rPr>
  </w:style>
  <w:style w:type="character" w:styleId="a6">
    <w:name w:val="footnote reference"/>
    <w:basedOn w:val="a0"/>
    <w:semiHidden/>
    <w:unhideWhenUsed/>
    <w:rsid w:val="002164DD"/>
    <w:rPr>
      <w:vertAlign w:val="superscript"/>
    </w:rPr>
  </w:style>
  <w:style w:type="character" w:customStyle="1" w:styleId="1Char">
    <w:name w:val="標題 1 Char"/>
    <w:aliases w:val="标题 1（中文标题） Char"/>
    <w:basedOn w:val="a0"/>
    <w:link w:val="1"/>
    <w:rsid w:val="008D6C87"/>
    <w:rPr>
      <w:rFonts w:ascii="Times New Roman" w:eastAsia="SimHei" w:hAnsi="Times New Roman" w:cs="Times New Roman"/>
      <w:sz w:val="36"/>
      <w:szCs w:val="20"/>
      <w:lang w:eastAsia="zh-CN"/>
    </w:rPr>
  </w:style>
  <w:style w:type="character" w:customStyle="1" w:styleId="2Char">
    <w:name w:val="標題 2 Char"/>
    <w:basedOn w:val="a0"/>
    <w:link w:val="2"/>
    <w:rsid w:val="008D6C87"/>
    <w:rPr>
      <w:rFonts w:ascii="SimHei" w:eastAsia="SimHei" w:hAnsi="Times New Roman" w:cs="Times New Roman"/>
      <w:szCs w:val="20"/>
      <w:lang w:eastAsia="zh-CN"/>
    </w:rPr>
  </w:style>
  <w:style w:type="character" w:customStyle="1" w:styleId="3Char">
    <w:name w:val="標題 3 Char"/>
    <w:basedOn w:val="a0"/>
    <w:link w:val="3"/>
    <w:rsid w:val="008D6C87"/>
    <w:rPr>
      <w:rFonts w:ascii="Times New Roman" w:eastAsia="SimHei" w:hAnsi="Times New Roman" w:cs="Times New Roman"/>
      <w:sz w:val="21"/>
      <w:szCs w:val="20"/>
      <w:lang w:eastAsia="zh-CN"/>
    </w:rPr>
  </w:style>
  <w:style w:type="character" w:customStyle="1" w:styleId="4Char">
    <w:name w:val="標題 4 Char"/>
    <w:basedOn w:val="a0"/>
    <w:link w:val="4"/>
    <w:rsid w:val="008D6C87"/>
    <w:rPr>
      <w:rFonts w:ascii="Times New Roman" w:eastAsia="SimSun" w:hAnsi="Times New Roman" w:cs="Times New Roman"/>
      <w:i/>
      <w:sz w:val="21"/>
      <w:szCs w:val="20"/>
      <w:lang w:eastAsia="zh-CN"/>
    </w:rPr>
  </w:style>
  <w:style w:type="character" w:customStyle="1" w:styleId="5Char">
    <w:name w:val="標題 5 Char"/>
    <w:basedOn w:val="a0"/>
    <w:link w:val="5"/>
    <w:rsid w:val="008D6C87"/>
    <w:rPr>
      <w:rFonts w:ascii="Times New Roman" w:eastAsia="SimSun" w:hAnsi="Times New Roman" w:cs="Times New Roman"/>
      <w:i/>
      <w:sz w:val="21"/>
      <w:szCs w:val="20"/>
      <w:lang w:eastAsia="zh-CN"/>
    </w:rPr>
  </w:style>
  <w:style w:type="character" w:customStyle="1" w:styleId="6Char">
    <w:name w:val="標題 6 Char"/>
    <w:basedOn w:val="a0"/>
    <w:link w:val="6"/>
    <w:rsid w:val="008D6C87"/>
    <w:rPr>
      <w:rFonts w:ascii="Times New Roman" w:eastAsia="SimSun" w:hAnsi="Times New Roman" w:cs="Times New Roman"/>
      <w:i/>
      <w:sz w:val="13"/>
      <w:szCs w:val="20"/>
      <w:lang w:eastAsia="zh-CN"/>
    </w:rPr>
  </w:style>
  <w:style w:type="character" w:customStyle="1" w:styleId="7Char">
    <w:name w:val="標題 7 Char"/>
    <w:basedOn w:val="a0"/>
    <w:link w:val="7"/>
    <w:rsid w:val="008D6C87"/>
    <w:rPr>
      <w:rFonts w:ascii="Times New Roman" w:eastAsia="SimSun" w:hAnsi="Times New Roman" w:cs="Times New Roman"/>
      <w:b/>
      <w:i/>
      <w:sz w:val="15"/>
      <w:szCs w:val="20"/>
      <w:lang w:eastAsia="zh-CN"/>
    </w:rPr>
  </w:style>
  <w:style w:type="paragraph" w:styleId="a7">
    <w:name w:val="Body Text"/>
    <w:basedOn w:val="a"/>
    <w:link w:val="Char2"/>
    <w:rsid w:val="008D6C87"/>
    <w:pPr>
      <w:jc w:val="both"/>
    </w:pPr>
    <w:rPr>
      <w:rFonts w:ascii="Times New Roman" w:eastAsia="SimSun" w:hAnsi="Times New Roman" w:cs="Times New Roman"/>
      <w:sz w:val="28"/>
      <w:szCs w:val="20"/>
      <w:lang w:eastAsia="zh-CN"/>
    </w:rPr>
  </w:style>
  <w:style w:type="character" w:customStyle="1" w:styleId="Char2">
    <w:name w:val="本文 Char"/>
    <w:basedOn w:val="a0"/>
    <w:link w:val="a7"/>
    <w:rsid w:val="008D6C87"/>
    <w:rPr>
      <w:rFonts w:ascii="Times New Roman" w:eastAsia="SimSun" w:hAnsi="Times New Roman" w:cs="Times New Roman"/>
      <w:sz w:val="28"/>
      <w:szCs w:val="20"/>
      <w:lang w:eastAsia="zh-CN"/>
    </w:rPr>
  </w:style>
  <w:style w:type="character" w:styleId="a8">
    <w:name w:val="page number"/>
    <w:basedOn w:val="a0"/>
    <w:rsid w:val="008D6C87"/>
  </w:style>
  <w:style w:type="paragraph" w:customStyle="1" w:styleId="a9">
    <w:name w:val="图"/>
    <w:basedOn w:val="a"/>
    <w:rsid w:val="008D6C87"/>
    <w:pPr>
      <w:adjustRightInd w:val="0"/>
      <w:snapToGrid w:val="0"/>
      <w:spacing w:before="157" w:line="313" w:lineRule="atLeast"/>
      <w:jc w:val="center"/>
    </w:pPr>
    <w:rPr>
      <w:rFonts w:ascii="SimSun" w:eastAsia="SimSun" w:hAnsi="Times New Roman" w:cs="Times New Roman"/>
      <w:sz w:val="18"/>
      <w:szCs w:val="20"/>
      <w:lang w:eastAsia="zh-CN"/>
    </w:rPr>
  </w:style>
  <w:style w:type="paragraph" w:customStyle="1" w:styleId="aa">
    <w:name w:val="图说"/>
    <w:basedOn w:val="a"/>
    <w:rsid w:val="008D6C87"/>
    <w:pPr>
      <w:adjustRightInd w:val="0"/>
      <w:spacing w:line="480" w:lineRule="auto"/>
      <w:jc w:val="center"/>
    </w:pPr>
    <w:rPr>
      <w:rFonts w:ascii="Times New Roman" w:eastAsia="SimSun" w:hAnsi="Times New Roman" w:cs="Times New Roman"/>
      <w:sz w:val="18"/>
      <w:szCs w:val="20"/>
      <w:lang w:eastAsia="zh-CN"/>
    </w:rPr>
  </w:style>
  <w:style w:type="paragraph" w:customStyle="1" w:styleId="ab">
    <w:name w:val="参考文献"/>
    <w:basedOn w:val="3"/>
    <w:rsid w:val="008D6C87"/>
    <w:pPr>
      <w:snapToGrid/>
      <w:spacing w:line="480" w:lineRule="auto"/>
      <w:ind w:firstLine="0"/>
      <w:jc w:val="center"/>
    </w:pPr>
  </w:style>
  <w:style w:type="paragraph" w:customStyle="1" w:styleId="ac">
    <w:name w:val="作者"/>
    <w:basedOn w:val="a"/>
    <w:rsid w:val="008D6C87"/>
    <w:pPr>
      <w:adjustRightInd w:val="0"/>
      <w:snapToGrid w:val="0"/>
      <w:spacing w:beforeLines="100" w:before="301" w:line="301" w:lineRule="atLeast"/>
      <w:jc w:val="center"/>
    </w:pPr>
    <w:rPr>
      <w:rFonts w:ascii="Times New Roman" w:eastAsia="SimHei" w:hAnsi="Times New Roman" w:cs="Times New Roman"/>
      <w:sz w:val="21"/>
      <w:szCs w:val="20"/>
      <w:lang w:eastAsia="zh-CN"/>
    </w:rPr>
  </w:style>
  <w:style w:type="paragraph" w:customStyle="1" w:styleId="ad">
    <w:name w:val="地址"/>
    <w:basedOn w:val="a"/>
    <w:rsid w:val="008D6C87"/>
    <w:pPr>
      <w:adjustRightInd w:val="0"/>
      <w:snapToGrid w:val="0"/>
      <w:spacing w:line="301" w:lineRule="atLeast"/>
      <w:jc w:val="center"/>
    </w:pPr>
    <w:rPr>
      <w:rFonts w:ascii="Times New Roman" w:eastAsia="FangSong_GB2312" w:hAnsi="Times New Roman" w:cs="Times New Roman"/>
      <w:sz w:val="21"/>
      <w:szCs w:val="20"/>
      <w:lang w:eastAsia="zh-CN"/>
    </w:rPr>
  </w:style>
  <w:style w:type="paragraph" w:customStyle="1" w:styleId="ae">
    <w:name w:val="表题"/>
    <w:basedOn w:val="3"/>
    <w:rsid w:val="008D6C87"/>
    <w:pPr>
      <w:spacing w:beforeLines="35" w:before="105" w:afterLines="15" w:after="45" w:line="270" w:lineRule="atLeast"/>
      <w:ind w:firstLine="0"/>
      <w:jc w:val="center"/>
    </w:pPr>
    <w:rPr>
      <w:rFonts w:eastAsia="KaiTi_GB2312"/>
      <w:sz w:val="18"/>
    </w:rPr>
  </w:style>
  <w:style w:type="paragraph" w:customStyle="1" w:styleId="af">
    <w:name w:val="公式"/>
    <w:basedOn w:val="a"/>
    <w:rsid w:val="008D6C87"/>
    <w:pPr>
      <w:tabs>
        <w:tab w:val="center" w:pos="2313"/>
        <w:tab w:val="right" w:pos="4606"/>
      </w:tabs>
      <w:adjustRightInd w:val="0"/>
      <w:snapToGrid w:val="0"/>
      <w:spacing w:before="60" w:after="60" w:line="301" w:lineRule="atLeast"/>
      <w:jc w:val="both"/>
    </w:pPr>
    <w:rPr>
      <w:rFonts w:ascii="Times New Roman" w:eastAsia="SimSun" w:hAnsi="Times New Roman" w:cs="Times New Roman"/>
      <w:sz w:val="21"/>
      <w:szCs w:val="20"/>
      <w:lang w:eastAsia="zh-CN"/>
    </w:rPr>
  </w:style>
  <w:style w:type="paragraph" w:styleId="af0">
    <w:name w:val="Plain Text"/>
    <w:basedOn w:val="a"/>
    <w:link w:val="Char3"/>
    <w:rsid w:val="008D6C87"/>
    <w:pPr>
      <w:jc w:val="both"/>
    </w:pPr>
    <w:rPr>
      <w:rFonts w:ascii="SimSun" w:eastAsia="SimSun" w:hAnsi="Courier New" w:cs="Times New Roman"/>
      <w:sz w:val="21"/>
      <w:szCs w:val="20"/>
      <w:lang w:eastAsia="zh-CN"/>
    </w:rPr>
  </w:style>
  <w:style w:type="character" w:customStyle="1" w:styleId="Char3">
    <w:name w:val="純文字 Char"/>
    <w:basedOn w:val="a0"/>
    <w:link w:val="af0"/>
    <w:rsid w:val="008D6C87"/>
    <w:rPr>
      <w:rFonts w:ascii="SimSun" w:eastAsia="SimSun" w:hAnsi="Courier New" w:cs="Times New Roman"/>
      <w:sz w:val="21"/>
      <w:szCs w:val="20"/>
      <w:lang w:eastAsia="zh-CN"/>
    </w:rPr>
  </w:style>
  <w:style w:type="paragraph" w:customStyle="1" w:styleId="10">
    <w:name w:val="标题1（英文标题）"/>
    <w:basedOn w:val="ac"/>
    <w:rsid w:val="008D6C87"/>
    <w:pPr>
      <w:spacing w:beforeLines="0" w:before="0"/>
    </w:pPr>
    <w:rPr>
      <w:sz w:val="18"/>
    </w:rPr>
  </w:style>
  <w:style w:type="paragraph" w:styleId="af1">
    <w:name w:val="Document Map"/>
    <w:basedOn w:val="a"/>
    <w:link w:val="Char4"/>
    <w:semiHidden/>
    <w:rsid w:val="008D6C87"/>
    <w:pPr>
      <w:shd w:val="clear" w:color="auto" w:fill="000080"/>
      <w:jc w:val="both"/>
    </w:pPr>
    <w:rPr>
      <w:rFonts w:ascii="Times New Roman" w:eastAsia="SimSun" w:hAnsi="Times New Roman" w:cs="Times New Roman"/>
      <w:sz w:val="21"/>
      <w:szCs w:val="20"/>
      <w:lang w:eastAsia="zh-CN"/>
    </w:rPr>
  </w:style>
  <w:style w:type="character" w:customStyle="1" w:styleId="Char4">
    <w:name w:val="文件引導模式 Char"/>
    <w:basedOn w:val="a0"/>
    <w:link w:val="af1"/>
    <w:semiHidden/>
    <w:rsid w:val="008D6C87"/>
    <w:rPr>
      <w:rFonts w:ascii="Times New Roman" w:eastAsia="SimSun" w:hAnsi="Times New Roman" w:cs="Times New Roman"/>
      <w:sz w:val="21"/>
      <w:szCs w:val="20"/>
      <w:shd w:val="clear" w:color="auto" w:fill="000080"/>
      <w:lang w:eastAsia="zh-CN"/>
    </w:rPr>
  </w:style>
  <w:style w:type="table" w:styleId="11">
    <w:name w:val="Table Classic 1"/>
    <w:basedOn w:val="a1"/>
    <w:rsid w:val="008D6C87"/>
    <w:pPr>
      <w:widowControl w:val="0"/>
      <w:jc w:val="both"/>
    </w:pPr>
    <w:rPr>
      <w:rFonts w:ascii="Times New Roman" w:eastAsia="SimSun" w:hAnsi="Times New Roman" w:cs="Times New Roman"/>
      <w:kern w:val="0"/>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af2">
    <w:name w:val="annotation reference"/>
    <w:semiHidden/>
    <w:rsid w:val="008D6C87"/>
    <w:rPr>
      <w:sz w:val="21"/>
      <w:szCs w:val="21"/>
    </w:rPr>
  </w:style>
  <w:style w:type="paragraph" w:styleId="af3">
    <w:name w:val="annotation text"/>
    <w:basedOn w:val="a"/>
    <w:link w:val="Char5"/>
    <w:semiHidden/>
    <w:rsid w:val="008D6C87"/>
    <w:rPr>
      <w:rFonts w:ascii="Times New Roman" w:eastAsia="SimSun" w:hAnsi="Times New Roman" w:cs="Times New Roman"/>
      <w:sz w:val="21"/>
      <w:szCs w:val="20"/>
      <w:lang w:eastAsia="zh-CN"/>
    </w:rPr>
  </w:style>
  <w:style w:type="character" w:customStyle="1" w:styleId="Char5">
    <w:name w:val="註解文字 Char"/>
    <w:basedOn w:val="a0"/>
    <w:link w:val="af3"/>
    <w:semiHidden/>
    <w:rsid w:val="008D6C87"/>
    <w:rPr>
      <w:rFonts w:ascii="Times New Roman" w:eastAsia="SimSun" w:hAnsi="Times New Roman" w:cs="Times New Roman"/>
      <w:sz w:val="21"/>
      <w:szCs w:val="20"/>
      <w:lang w:eastAsia="zh-CN"/>
    </w:rPr>
  </w:style>
  <w:style w:type="paragraph" w:styleId="af4">
    <w:name w:val="annotation subject"/>
    <w:basedOn w:val="af3"/>
    <w:next w:val="af3"/>
    <w:link w:val="Char6"/>
    <w:semiHidden/>
    <w:rsid w:val="008D6C87"/>
    <w:rPr>
      <w:b/>
      <w:bCs/>
    </w:rPr>
  </w:style>
  <w:style w:type="character" w:customStyle="1" w:styleId="Char6">
    <w:name w:val="註解主旨 Char"/>
    <w:basedOn w:val="Char5"/>
    <w:link w:val="af4"/>
    <w:semiHidden/>
    <w:rsid w:val="008D6C87"/>
    <w:rPr>
      <w:rFonts w:ascii="Times New Roman" w:eastAsia="SimSun" w:hAnsi="Times New Roman" w:cs="Times New Roman"/>
      <w:b/>
      <w:bCs/>
      <w:sz w:val="21"/>
      <w:szCs w:val="20"/>
      <w:lang w:eastAsia="zh-CN"/>
    </w:rPr>
  </w:style>
  <w:style w:type="paragraph" w:styleId="af5">
    <w:name w:val="Balloon Text"/>
    <w:basedOn w:val="a"/>
    <w:link w:val="Char7"/>
    <w:semiHidden/>
    <w:rsid w:val="008D6C87"/>
    <w:pPr>
      <w:jc w:val="both"/>
    </w:pPr>
    <w:rPr>
      <w:rFonts w:ascii="Times New Roman" w:eastAsia="SimSun" w:hAnsi="Times New Roman" w:cs="Times New Roman"/>
      <w:sz w:val="18"/>
      <w:szCs w:val="18"/>
      <w:lang w:eastAsia="zh-CN"/>
    </w:rPr>
  </w:style>
  <w:style w:type="character" w:customStyle="1" w:styleId="Char7">
    <w:name w:val="註解方塊文字 Char"/>
    <w:basedOn w:val="a0"/>
    <w:link w:val="af5"/>
    <w:semiHidden/>
    <w:rsid w:val="008D6C87"/>
    <w:rPr>
      <w:rFonts w:ascii="Times New Roman" w:eastAsia="SimSun" w:hAnsi="Times New Roman" w:cs="Times New Roman"/>
      <w:sz w:val="18"/>
      <w:szCs w:val="18"/>
      <w:lang w:eastAsia="zh-CN"/>
    </w:rPr>
  </w:style>
  <w:style w:type="character" w:styleId="af6">
    <w:name w:val="Hyperlink"/>
    <w:rsid w:val="008D6C87"/>
    <w:rPr>
      <w:color w:val="0000FF"/>
      <w:u w:val="single"/>
    </w:rPr>
  </w:style>
  <w:style w:type="paragraph" w:customStyle="1" w:styleId="EndNoteBibliographyTitle">
    <w:name w:val="EndNote Bibliography Title"/>
    <w:basedOn w:val="a"/>
    <w:rsid w:val="0029589F"/>
    <w:pPr>
      <w:jc w:val="center"/>
    </w:pPr>
    <w:rPr>
      <w:rFonts w:ascii="Calibri" w:hAnsi="Calibri"/>
    </w:rPr>
  </w:style>
  <w:style w:type="paragraph" w:customStyle="1" w:styleId="EndNoteBibliography">
    <w:name w:val="EndNote Bibliography"/>
    <w:basedOn w:val="a"/>
    <w:rsid w:val="0029589F"/>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4029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image" Target="media/image3.jp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hyperlink" Target="http://venturebeat.com/2014/12/18/how-big-data-can-change-the-music-industry/" TargetMode="External"/><Relationship Id="rId17" Type="http://schemas.openxmlformats.org/officeDocument/2006/relationships/hyperlink" Target="http://cn.nytimes.com/business/20130316/c16billboard/en-us/" TargetMode="External"/><Relationship Id="rId18" Type="http://schemas.openxmlformats.org/officeDocument/2006/relationships/hyperlink" Target="http://zh.wikipedia.org/wiki/" TargetMode="External"/><Relationship Id="rId19" Type="http://schemas.openxmlformats.org/officeDocument/2006/relationships/hyperlink" Target="http://www.wired.tw/posts/bdma_2_4_walmart_social_genom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B668A7-2FAA-F642-AEEE-863B2D89A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TotalTime>
  <Pages>10</Pages>
  <Words>2097</Words>
  <Characters>11955</Characters>
  <Application>Microsoft Macintosh Word</Application>
  <DocSecurity>0</DocSecurity>
  <Lines>99</Lines>
  <Paragraphs>28</Paragraphs>
  <ScaleCrop>false</ScaleCrop>
  <HeadingPairs>
    <vt:vector size="4" baseType="variant">
      <vt:variant>
        <vt:lpstr>標題</vt:lpstr>
      </vt:variant>
      <vt:variant>
        <vt:i4>1</vt:i4>
      </vt:variant>
      <vt:variant>
        <vt:lpstr>Headings</vt:lpstr>
      </vt:variant>
      <vt:variant>
        <vt:i4>16</vt:i4>
      </vt:variant>
    </vt:vector>
  </HeadingPairs>
  <TitlesOfParts>
    <vt:vector size="17" baseType="lpstr">
      <vt:lpstr/>
      <vt:lpstr>Chinese pop music Trend Analysis: 2005-2015</vt:lpstr>
      <vt:lpstr>Wei-Fen Liao1, Maria R. Lee</vt:lpstr>
      <vt:lpstr>        大數據最有名的案例非沃爾瑪的「啤酒與尿布」莫屬，利用消費者的消費資 訊並利用關聯分析，成功找出購買尿布的男性客人，通常也會順手帶一手啤酒回 家。沃爾瑪藉由這些消</vt:lpstr>
      <vt:lpstr>        大數據的應用範圍並不侷限於某種產業，舉凡金融、醫療、航空、服務業、 半導體生產製程等各式各樣的行業中都有應用成功的案例，對於音樂產業也是如 此，如美國《告示牌》</vt:lpstr>
      <vt:lpstr>        1.2流行音樂（二級標題：小四黑體）</vt:lpstr>
      <vt:lpstr>        據 (Wikipedia, 2015) 描述,華語流行音樂泛指流行音樂中以中文為主要演唱語言的流行音樂,為台灣音樂產業中相較於台語、粵語，較為主流的流行音樂,主</vt:lpstr>
      <vt:lpstr>        早期華語流行音樂主要是以唱片產業為主，80、90年代唱片產業發展達到了最高峰，各國唱片產業紛紛加入這場戰局。但隨著電腦技術以及網路的發展，盜版唱片與P2P重重的</vt:lpstr>
      <vt:lpstr>        根據文化部 2012 台灣流行音樂產業報告 (張崇仁, 2013)，台灣的唱片產業 主要分為四個構面:唱片銷售、數位音樂、現場演出、音樂版權應用。其中，經營有聲</vt:lpstr>
      <vt:lpstr>        由於音樂類型分類的說法眾說紛紜,(Tzanetakis &amp; Cook, 2002) 將音樂分類 為 Classical(古典音樂)、Country(鄉村音樂)、</vt:lpstr>
      <vt:lpstr>    2 研究方法（一級標題：四號幼圓 加粗）</vt:lpstr>
      <vt:lpstr>    3 研究發現（一級標題：四號幼圓 加粗）</vt:lpstr>
      <vt:lpstr>    4 結論與討論 （一級標題：四號幼圓 加粗）</vt:lpstr>
      <vt:lpstr>        參 考 文 獻 </vt:lpstr>
      <vt:lpstr>        （“參考文獻”標題：四號幼圓 加粗 居中）</vt:lpstr>
      <vt:lpstr>        </vt:lpstr>
      <vt:lpstr>        (參考文獻內容：中文：小五宋體；英文：小五 Times New Roman)</vt:lpstr>
    </vt:vector>
  </TitlesOfParts>
  <Company/>
  <LinksUpToDate>false</LinksUpToDate>
  <CharactersWithSpaces>14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y</dc:creator>
  <cp:keywords/>
  <dc:description/>
  <cp:lastModifiedBy>偉帆 廖</cp:lastModifiedBy>
  <cp:revision>38</cp:revision>
  <dcterms:created xsi:type="dcterms:W3CDTF">2015-06-16T03:28:00Z</dcterms:created>
  <dcterms:modified xsi:type="dcterms:W3CDTF">2015-06-22T03:35:00Z</dcterms:modified>
</cp:coreProperties>
</file>